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147892" w:rsidRDefault="005B1A24">
      <w:pPr>
        <w:rPr>
          <w:rFonts w:ascii="Euclid Circular A Semibold" w:hAnsi="Euclid Circular A Semibold"/>
          <w:color w:val="000000" w:themeColor="text1"/>
          <w:sz w:val="72"/>
          <w:szCs w:val="72"/>
        </w:rPr>
      </w:pPr>
      <w:r w:rsidRPr="00147892">
        <w:rPr>
          <w:rFonts w:ascii="Euclid Circular A Semibold" w:hAnsi="Euclid Circular A Semibold"/>
          <w:color w:val="000000" w:themeColor="text1"/>
          <w:sz w:val="72"/>
          <w:szCs w:val="72"/>
        </w:rPr>
        <w:t xml:space="preserve">Vertrouwen door digitale multimedia </w:t>
      </w:r>
    </w:p>
    <w:p w14:paraId="1E3766E7" w14:textId="47FBEB3D" w:rsidR="0052686A" w:rsidRPr="00147892" w:rsidRDefault="00D27231">
      <w:pPr>
        <w:rPr>
          <w:rFonts w:ascii="Euclid Circular A" w:hAnsi="Euclid Circular A" w:cstheme="majorHAnsi"/>
          <w:color w:val="000000" w:themeColor="text1"/>
          <w:sz w:val="20"/>
          <w:szCs w:val="20"/>
        </w:rPr>
      </w:pPr>
      <w:r w:rsidRPr="00147892">
        <w:rPr>
          <w:rFonts w:ascii="Euclid Circular A" w:hAnsi="Euclid Circular A" w:cstheme="majorHAnsi"/>
          <w:color w:val="000000" w:themeColor="text1"/>
          <w:sz w:val="52"/>
          <w:szCs w:val="52"/>
        </w:rPr>
        <w:t xml:space="preserve">De </w:t>
      </w:r>
      <w:r w:rsidR="004C5540" w:rsidRPr="00147892">
        <w:rPr>
          <w:rFonts w:ascii="Euclid Circular A" w:hAnsi="Euclid Circular A" w:cstheme="majorHAnsi"/>
          <w:color w:val="000000" w:themeColor="text1"/>
          <w:sz w:val="52"/>
          <w:szCs w:val="52"/>
        </w:rPr>
        <w:t xml:space="preserve">geloofwaardigheid van een </w:t>
      </w:r>
      <w:r w:rsidRPr="00147892">
        <w:rPr>
          <w:rFonts w:ascii="Euclid Circular A" w:hAnsi="Euclid Circular A" w:cstheme="majorHAnsi"/>
          <w:color w:val="000000" w:themeColor="text1"/>
          <w:sz w:val="52"/>
          <w:szCs w:val="52"/>
        </w:rPr>
        <w:t>geschreven documentaire</w:t>
      </w:r>
    </w:p>
    <w:p w14:paraId="5277F93C" w14:textId="77777777" w:rsidR="0052686A" w:rsidRPr="00147892" w:rsidRDefault="0052686A">
      <w:pPr>
        <w:rPr>
          <w:rFonts w:ascii="Euclid Circular A" w:hAnsi="Euclid Circular A"/>
          <w:color w:val="000000" w:themeColor="text1"/>
          <w:sz w:val="24"/>
          <w:szCs w:val="24"/>
        </w:rPr>
      </w:pPr>
    </w:p>
    <w:p w14:paraId="21A97C54" w14:textId="77777777" w:rsidR="0052686A" w:rsidRPr="00147892" w:rsidRDefault="0052686A">
      <w:pPr>
        <w:rPr>
          <w:rFonts w:ascii="Euclid Circular A" w:hAnsi="Euclid Circular A"/>
          <w:color w:val="000000" w:themeColor="text1"/>
          <w:sz w:val="24"/>
          <w:szCs w:val="24"/>
        </w:rPr>
      </w:pPr>
    </w:p>
    <w:p w14:paraId="4A7CF8EA" w14:textId="77777777" w:rsidR="0052686A" w:rsidRPr="00147892" w:rsidRDefault="0052686A">
      <w:pPr>
        <w:rPr>
          <w:rFonts w:ascii="Euclid Circular A" w:hAnsi="Euclid Circular A"/>
          <w:color w:val="000000" w:themeColor="text1"/>
          <w:sz w:val="24"/>
          <w:szCs w:val="24"/>
        </w:rPr>
      </w:pPr>
    </w:p>
    <w:p w14:paraId="5FFB0B54" w14:textId="77777777" w:rsidR="0052686A" w:rsidRPr="00147892" w:rsidRDefault="0052686A">
      <w:pPr>
        <w:rPr>
          <w:rFonts w:ascii="Euclid Circular A" w:hAnsi="Euclid Circular A"/>
          <w:color w:val="000000" w:themeColor="text1"/>
          <w:sz w:val="24"/>
          <w:szCs w:val="24"/>
        </w:rPr>
      </w:pPr>
    </w:p>
    <w:p w14:paraId="262C59F3" w14:textId="77777777" w:rsidR="0052686A" w:rsidRPr="00147892" w:rsidRDefault="0052686A">
      <w:pPr>
        <w:rPr>
          <w:rFonts w:ascii="Euclid Circular A" w:hAnsi="Euclid Circular A"/>
          <w:color w:val="000000" w:themeColor="text1"/>
          <w:sz w:val="24"/>
          <w:szCs w:val="24"/>
        </w:rPr>
      </w:pPr>
    </w:p>
    <w:p w14:paraId="695C6828" w14:textId="77777777" w:rsidR="0052686A" w:rsidRPr="00147892" w:rsidRDefault="0052686A">
      <w:pPr>
        <w:rPr>
          <w:rFonts w:ascii="Euclid Circular A" w:hAnsi="Euclid Circular A"/>
          <w:color w:val="000000" w:themeColor="text1"/>
          <w:sz w:val="24"/>
          <w:szCs w:val="24"/>
        </w:rPr>
      </w:pPr>
    </w:p>
    <w:p w14:paraId="48226521" w14:textId="77777777" w:rsidR="0052686A" w:rsidRPr="00147892" w:rsidRDefault="0052686A">
      <w:pPr>
        <w:rPr>
          <w:rFonts w:ascii="Euclid Circular A" w:hAnsi="Euclid Circular A"/>
          <w:color w:val="000000" w:themeColor="text1"/>
          <w:sz w:val="24"/>
          <w:szCs w:val="24"/>
        </w:rPr>
      </w:pPr>
    </w:p>
    <w:p w14:paraId="7A0983A5" w14:textId="77777777" w:rsidR="0052686A" w:rsidRPr="00147892" w:rsidRDefault="0052686A">
      <w:pPr>
        <w:rPr>
          <w:rFonts w:ascii="Euclid Circular A" w:hAnsi="Euclid Circular A"/>
          <w:color w:val="000000" w:themeColor="text1"/>
          <w:sz w:val="24"/>
          <w:szCs w:val="24"/>
        </w:rPr>
      </w:pPr>
    </w:p>
    <w:p w14:paraId="26C27C7B" w14:textId="77777777" w:rsidR="0052686A" w:rsidRPr="00147892" w:rsidRDefault="0052686A">
      <w:pPr>
        <w:rPr>
          <w:rFonts w:ascii="Euclid Circular A" w:hAnsi="Euclid Circular A"/>
          <w:color w:val="000000" w:themeColor="text1"/>
          <w:sz w:val="24"/>
          <w:szCs w:val="24"/>
        </w:rPr>
      </w:pPr>
    </w:p>
    <w:p w14:paraId="212E58B5" w14:textId="77777777" w:rsidR="0052686A" w:rsidRPr="00147892" w:rsidRDefault="0052686A">
      <w:pPr>
        <w:rPr>
          <w:rFonts w:ascii="Euclid Circular A" w:hAnsi="Euclid Circular A"/>
          <w:color w:val="000000" w:themeColor="text1"/>
          <w:sz w:val="24"/>
          <w:szCs w:val="24"/>
        </w:rPr>
      </w:pPr>
    </w:p>
    <w:p w14:paraId="5378CBB6" w14:textId="77777777" w:rsidR="0052686A" w:rsidRPr="00147892" w:rsidRDefault="0052686A">
      <w:pPr>
        <w:rPr>
          <w:rFonts w:ascii="Euclid Circular A" w:hAnsi="Euclid Circular A"/>
          <w:color w:val="000000" w:themeColor="text1"/>
          <w:sz w:val="24"/>
          <w:szCs w:val="24"/>
        </w:rPr>
      </w:pPr>
    </w:p>
    <w:p w14:paraId="5F2847CE" w14:textId="77777777" w:rsidR="001A3248" w:rsidRPr="00147892" w:rsidRDefault="001A3248" w:rsidP="001A3248">
      <w:pPr>
        <w:spacing w:after="0"/>
        <w:rPr>
          <w:rFonts w:ascii="Euclid Circular A Semibold" w:hAnsi="Euclid Circular A Semibold"/>
          <w:color w:val="000000" w:themeColor="text1"/>
          <w:sz w:val="24"/>
          <w:szCs w:val="24"/>
        </w:rPr>
      </w:pPr>
    </w:p>
    <w:p w14:paraId="65436B62" w14:textId="77777777" w:rsidR="001A3248" w:rsidRPr="00147892" w:rsidRDefault="001A3248" w:rsidP="001A3248">
      <w:pPr>
        <w:spacing w:after="0"/>
        <w:rPr>
          <w:rFonts w:ascii="Euclid Circular A Semibold" w:hAnsi="Euclid Circular A Semibold"/>
          <w:color w:val="000000" w:themeColor="text1"/>
          <w:sz w:val="24"/>
          <w:szCs w:val="24"/>
        </w:rPr>
      </w:pPr>
    </w:p>
    <w:p w14:paraId="2C36911D" w14:textId="77777777" w:rsidR="001A3248" w:rsidRPr="00147892" w:rsidRDefault="001A3248" w:rsidP="001A3248">
      <w:pPr>
        <w:spacing w:after="0"/>
        <w:rPr>
          <w:rFonts w:ascii="Euclid Circular A Semibold" w:hAnsi="Euclid Circular A Semibold"/>
          <w:color w:val="000000" w:themeColor="text1"/>
          <w:sz w:val="24"/>
          <w:szCs w:val="24"/>
        </w:rPr>
      </w:pPr>
    </w:p>
    <w:p w14:paraId="52CF6DD9" w14:textId="77777777" w:rsidR="009B094A" w:rsidRPr="00147892" w:rsidRDefault="009B094A" w:rsidP="001A3248">
      <w:pPr>
        <w:spacing w:after="0"/>
        <w:rPr>
          <w:rFonts w:ascii="Euclid Circular A Semibold" w:hAnsi="Euclid Circular A Semibold"/>
          <w:color w:val="000000" w:themeColor="text1"/>
          <w:sz w:val="24"/>
          <w:szCs w:val="24"/>
        </w:rPr>
      </w:pPr>
    </w:p>
    <w:p w14:paraId="3588E984" w14:textId="77777777" w:rsidR="009B094A" w:rsidRPr="00147892" w:rsidRDefault="009B094A" w:rsidP="001A3248">
      <w:pPr>
        <w:spacing w:after="0"/>
        <w:rPr>
          <w:rFonts w:ascii="Euclid Circular A Semibold" w:hAnsi="Euclid Circular A Semibold"/>
          <w:color w:val="000000" w:themeColor="text1"/>
          <w:sz w:val="24"/>
          <w:szCs w:val="24"/>
        </w:rPr>
      </w:pPr>
    </w:p>
    <w:p w14:paraId="3DFA5340" w14:textId="77777777" w:rsidR="009B094A" w:rsidRPr="00147892" w:rsidRDefault="009B094A" w:rsidP="001A3248">
      <w:pPr>
        <w:spacing w:after="0"/>
        <w:rPr>
          <w:rFonts w:ascii="Euclid Circular A Semibold" w:hAnsi="Euclid Circular A Semibold"/>
          <w:color w:val="000000" w:themeColor="text1"/>
          <w:sz w:val="24"/>
          <w:szCs w:val="24"/>
        </w:rPr>
      </w:pPr>
    </w:p>
    <w:p w14:paraId="2D3CB71D" w14:textId="77777777" w:rsidR="009B094A" w:rsidRPr="00147892" w:rsidRDefault="009B094A" w:rsidP="001A3248">
      <w:pPr>
        <w:spacing w:after="0"/>
        <w:rPr>
          <w:rFonts w:ascii="Euclid Circular A Semibold" w:hAnsi="Euclid Circular A Semibold"/>
          <w:color w:val="000000" w:themeColor="text1"/>
          <w:sz w:val="24"/>
          <w:szCs w:val="24"/>
        </w:rPr>
      </w:pPr>
    </w:p>
    <w:p w14:paraId="6C7A3228" w14:textId="0D49A9C8" w:rsidR="005B1A24" w:rsidRPr="00147892" w:rsidRDefault="005B1A24" w:rsidP="001A3248">
      <w:pPr>
        <w:spacing w:after="0"/>
        <w:rPr>
          <w:rFonts w:ascii="Euclid Circular A" w:hAnsi="Euclid Circular A"/>
          <w:color w:val="000000" w:themeColor="text1"/>
          <w:sz w:val="24"/>
          <w:szCs w:val="24"/>
        </w:rPr>
      </w:pPr>
      <w:r w:rsidRPr="00147892">
        <w:rPr>
          <w:rFonts w:ascii="Euclid Circular A Semibold" w:hAnsi="Euclid Circular A Semibold"/>
          <w:color w:val="000000" w:themeColor="text1"/>
          <w:sz w:val="24"/>
          <w:szCs w:val="24"/>
        </w:rPr>
        <w:t>Jort Siemes</w:t>
      </w:r>
      <w:r w:rsidR="0052686A" w:rsidRPr="00147892">
        <w:rPr>
          <w:rFonts w:ascii="Euclid Circular A" w:hAnsi="Euclid Circular A"/>
          <w:color w:val="000000" w:themeColor="text1"/>
          <w:sz w:val="24"/>
          <w:szCs w:val="24"/>
        </w:rPr>
        <w:t xml:space="preserve"> </w:t>
      </w:r>
      <w:r w:rsidR="001A3248" w:rsidRPr="00147892">
        <w:rPr>
          <w:rFonts w:ascii="Euclid Circular A" w:hAnsi="Euclid Circular A"/>
          <w:color w:val="000000" w:themeColor="text1"/>
          <w:sz w:val="24"/>
          <w:szCs w:val="24"/>
        </w:rPr>
        <w:tab/>
      </w:r>
      <w:r w:rsidR="001A3248" w:rsidRPr="00147892">
        <w:rPr>
          <w:rFonts w:ascii="Euclid Circular A" w:hAnsi="Euclid Circular A"/>
          <w:color w:val="000000" w:themeColor="text1"/>
          <w:sz w:val="24"/>
          <w:szCs w:val="24"/>
        </w:rPr>
        <w:tab/>
      </w:r>
      <w:r w:rsidR="0052686A" w:rsidRPr="00147892">
        <w:rPr>
          <w:rFonts w:ascii="Euclid Circular A" w:hAnsi="Euclid Circular A"/>
          <w:color w:val="000000" w:themeColor="text1"/>
          <w:sz w:val="24"/>
          <w:szCs w:val="24"/>
        </w:rPr>
        <w:t>s4028198</w:t>
      </w:r>
    </w:p>
    <w:p w14:paraId="634601B2" w14:textId="00165C8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Begeleider</w:t>
      </w:r>
      <w:r w:rsidRPr="00147892">
        <w:rPr>
          <w:rFonts w:ascii="Euclid Circular A" w:hAnsi="Euclid Circular A"/>
          <w:color w:val="000000" w:themeColor="text1"/>
          <w:sz w:val="24"/>
          <w:szCs w:val="24"/>
        </w:rPr>
        <w:tab/>
      </w:r>
      <w:r w:rsidR="001A3248" w:rsidRPr="00147892">
        <w:rPr>
          <w:rFonts w:ascii="Euclid Circular A" w:hAnsi="Euclid Circular A"/>
          <w:color w:val="000000" w:themeColor="text1"/>
          <w:sz w:val="24"/>
          <w:szCs w:val="24"/>
        </w:rPr>
        <w:tab/>
      </w:r>
      <w:r w:rsidRPr="00147892">
        <w:rPr>
          <w:rFonts w:ascii="Euclid Circular A" w:hAnsi="Euclid Circular A"/>
          <w:color w:val="000000" w:themeColor="text1"/>
          <w:sz w:val="24"/>
          <w:szCs w:val="24"/>
        </w:rPr>
        <w:t>Dr. A.R.J. Pleijter</w:t>
      </w:r>
    </w:p>
    <w:p w14:paraId="222D4169" w14:textId="28429A7F"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Tweede Lezer</w:t>
      </w:r>
    </w:p>
    <w:p w14:paraId="5F550D8D" w14:textId="57D751FD"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Masterthesis</w:t>
      </w:r>
    </w:p>
    <w:p w14:paraId="650E9469" w14:textId="10091E0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Journalistiek &amp; Nieuwe Media</w:t>
      </w:r>
    </w:p>
    <w:p w14:paraId="06CA8CEB" w14:textId="458319C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Universiteit Leiden</w:t>
      </w:r>
    </w:p>
    <w:p w14:paraId="296B4B9C" w14:textId="15BA6F0D"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147892" w:rsidRDefault="00151C5B">
          <w:pPr>
            <w:pStyle w:val="TOCHeading"/>
            <w:rPr>
              <w:lang w:val="nl-NL"/>
            </w:rPr>
          </w:pPr>
          <w:r w:rsidRPr="00147892">
            <w:rPr>
              <w:lang w:val="nl-NL"/>
            </w:rPr>
            <w:t>Contents</w:t>
          </w:r>
        </w:p>
        <w:p w14:paraId="364C1C85" w14:textId="58AC1D3C" w:rsidR="00184CC7" w:rsidRPr="00147892"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147892">
            <w:rPr>
              <w:lang w:val="nl-NL"/>
            </w:rPr>
            <w:fldChar w:fldCharType="begin"/>
          </w:r>
          <w:r w:rsidRPr="00147892">
            <w:rPr>
              <w:lang w:val="nl-NL"/>
            </w:rPr>
            <w:instrText xml:space="preserve"> TOC \o "1-3" \h \z \u </w:instrText>
          </w:r>
          <w:r w:rsidRPr="00147892">
            <w:rPr>
              <w:lang w:val="nl-NL"/>
            </w:rPr>
            <w:fldChar w:fldCharType="separate"/>
          </w:r>
          <w:hyperlink w:anchor="_Toc191334338" w:history="1">
            <w:r w:rsidR="00184CC7" w:rsidRPr="00147892">
              <w:rPr>
                <w:rStyle w:val="Hyperlink"/>
                <w:rFonts w:ascii="Euclid Circular A Semibold" w:hAnsi="Euclid Circular A Semibold"/>
                <w:noProof/>
                <w:lang w:val="nl-NL"/>
              </w:rPr>
              <w:t>1.</w:t>
            </w:r>
            <w:r w:rsidR="00184CC7" w:rsidRPr="00147892">
              <w:rPr>
                <w:rFonts w:cstheme="minorBidi"/>
                <w:noProof/>
                <w:kern w:val="2"/>
                <w:sz w:val="24"/>
                <w:szCs w:val="24"/>
                <w:lang w:val="nl-NL" w:eastAsia="en-NL"/>
                <w14:ligatures w14:val="standardContextual"/>
              </w:rPr>
              <w:tab/>
            </w:r>
            <w:r w:rsidR="00184CC7" w:rsidRPr="00147892">
              <w:rPr>
                <w:rStyle w:val="Hyperlink"/>
                <w:rFonts w:ascii="Euclid Circular A Semibold" w:hAnsi="Euclid Circular A Semibold"/>
                <w:noProof/>
                <w:lang w:val="nl-NL"/>
              </w:rPr>
              <w:t>Inleiding</w:t>
            </w:r>
            <w:r w:rsidR="00184CC7" w:rsidRPr="00147892">
              <w:rPr>
                <w:noProof/>
                <w:webHidden/>
                <w:lang w:val="nl-NL"/>
              </w:rPr>
              <w:tab/>
            </w:r>
            <w:r w:rsidR="00184CC7" w:rsidRPr="00147892">
              <w:rPr>
                <w:noProof/>
                <w:webHidden/>
                <w:lang w:val="nl-NL"/>
              </w:rPr>
              <w:fldChar w:fldCharType="begin"/>
            </w:r>
            <w:r w:rsidR="00184CC7" w:rsidRPr="00147892">
              <w:rPr>
                <w:noProof/>
                <w:webHidden/>
                <w:lang w:val="nl-NL"/>
              </w:rPr>
              <w:instrText xml:space="preserve"> PAGEREF _Toc191334338 \h </w:instrText>
            </w:r>
            <w:r w:rsidR="00184CC7" w:rsidRPr="00147892">
              <w:rPr>
                <w:noProof/>
                <w:webHidden/>
                <w:lang w:val="nl-NL"/>
              </w:rPr>
            </w:r>
            <w:r w:rsidR="00184CC7" w:rsidRPr="00147892">
              <w:rPr>
                <w:noProof/>
                <w:webHidden/>
                <w:lang w:val="nl-NL"/>
              </w:rPr>
              <w:fldChar w:fldCharType="separate"/>
            </w:r>
            <w:r w:rsidR="00184CC7" w:rsidRPr="00147892">
              <w:rPr>
                <w:noProof/>
                <w:webHidden/>
                <w:lang w:val="nl-NL"/>
              </w:rPr>
              <w:t>3</w:t>
            </w:r>
            <w:r w:rsidR="00184CC7" w:rsidRPr="00147892">
              <w:rPr>
                <w:noProof/>
                <w:webHidden/>
                <w:lang w:val="nl-NL"/>
              </w:rPr>
              <w:fldChar w:fldCharType="end"/>
            </w:r>
          </w:hyperlink>
        </w:p>
        <w:p w14:paraId="20EED896" w14:textId="7C1EE90C"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39" w:history="1">
            <w:r w:rsidRPr="00147892">
              <w:rPr>
                <w:rStyle w:val="Hyperlink"/>
                <w:rFonts w:ascii="Euclid Circular A Semibold" w:hAnsi="Euclid Circular A Semibold"/>
                <w:noProof/>
                <w:lang w:val="nl-NL"/>
              </w:rPr>
              <w:t>2.</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Theoretisch Kader</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39 \h </w:instrText>
            </w:r>
            <w:r w:rsidRPr="00147892">
              <w:rPr>
                <w:noProof/>
                <w:webHidden/>
                <w:lang w:val="nl-NL"/>
              </w:rPr>
            </w:r>
            <w:r w:rsidRPr="00147892">
              <w:rPr>
                <w:noProof/>
                <w:webHidden/>
                <w:lang w:val="nl-NL"/>
              </w:rPr>
              <w:fldChar w:fldCharType="separate"/>
            </w:r>
            <w:r w:rsidRPr="00147892">
              <w:rPr>
                <w:noProof/>
                <w:webHidden/>
                <w:lang w:val="nl-NL"/>
              </w:rPr>
              <w:t>4</w:t>
            </w:r>
            <w:r w:rsidRPr="00147892">
              <w:rPr>
                <w:noProof/>
                <w:webHidden/>
                <w:lang w:val="nl-NL"/>
              </w:rPr>
              <w:fldChar w:fldCharType="end"/>
            </w:r>
          </w:hyperlink>
        </w:p>
        <w:p w14:paraId="05F7A3CD" w14:textId="24CE13D1"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0" w:history="1">
            <w:r w:rsidRPr="00147892">
              <w:rPr>
                <w:rStyle w:val="Hyperlink"/>
                <w:rFonts w:ascii="Euclid Circular A Semibold" w:hAnsi="Euclid Circular A Semibold"/>
                <w:noProof/>
                <w:lang w:val="nl-NL"/>
              </w:rPr>
              <w:t>2.1 Uiteenzetten van vertrouwen, geloofwaardigheid en betrouwbaar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0 \h </w:instrText>
            </w:r>
            <w:r w:rsidRPr="00147892">
              <w:rPr>
                <w:noProof/>
                <w:webHidden/>
                <w:lang w:val="nl-NL"/>
              </w:rPr>
            </w:r>
            <w:r w:rsidRPr="00147892">
              <w:rPr>
                <w:noProof/>
                <w:webHidden/>
                <w:lang w:val="nl-NL"/>
              </w:rPr>
              <w:fldChar w:fldCharType="separate"/>
            </w:r>
            <w:r w:rsidRPr="00147892">
              <w:rPr>
                <w:noProof/>
                <w:webHidden/>
                <w:lang w:val="nl-NL"/>
              </w:rPr>
              <w:t>6</w:t>
            </w:r>
            <w:r w:rsidRPr="00147892">
              <w:rPr>
                <w:noProof/>
                <w:webHidden/>
                <w:lang w:val="nl-NL"/>
              </w:rPr>
              <w:fldChar w:fldCharType="end"/>
            </w:r>
          </w:hyperlink>
        </w:p>
        <w:p w14:paraId="08539085" w14:textId="74107829"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1" w:history="1">
            <w:r w:rsidRPr="00147892">
              <w:rPr>
                <w:rStyle w:val="Hyperlink"/>
                <w:rFonts w:ascii="Euclid Circular A Semibold" w:hAnsi="Euclid Circular A Semibold"/>
                <w:noProof/>
                <w:lang w:val="nl-NL"/>
              </w:rPr>
              <w:t>2.2 Geloofwaardigheid en waarheid in een journalistieke context</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1 \h </w:instrText>
            </w:r>
            <w:r w:rsidRPr="00147892">
              <w:rPr>
                <w:noProof/>
                <w:webHidden/>
                <w:lang w:val="nl-NL"/>
              </w:rPr>
            </w:r>
            <w:r w:rsidRPr="00147892">
              <w:rPr>
                <w:noProof/>
                <w:webHidden/>
                <w:lang w:val="nl-NL"/>
              </w:rPr>
              <w:fldChar w:fldCharType="separate"/>
            </w:r>
            <w:r w:rsidRPr="00147892">
              <w:rPr>
                <w:noProof/>
                <w:webHidden/>
                <w:lang w:val="nl-NL"/>
              </w:rPr>
              <w:t>10</w:t>
            </w:r>
            <w:r w:rsidRPr="00147892">
              <w:rPr>
                <w:noProof/>
                <w:webHidden/>
                <w:lang w:val="nl-NL"/>
              </w:rPr>
              <w:fldChar w:fldCharType="end"/>
            </w:r>
          </w:hyperlink>
        </w:p>
        <w:p w14:paraId="08DBF5C4" w14:textId="59B61638"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2" w:history="1">
            <w:r w:rsidRPr="00147892">
              <w:rPr>
                <w:rStyle w:val="Hyperlink"/>
                <w:rFonts w:ascii="Euclid Circular A Semibold" w:hAnsi="Euclid Circular A Semibold"/>
                <w:noProof/>
                <w:lang w:val="nl-NL"/>
              </w:rPr>
              <w:t>2.3 Journalistieke interventies en geloofwaardigheid (nog aanvull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2 \h </w:instrText>
            </w:r>
            <w:r w:rsidRPr="00147892">
              <w:rPr>
                <w:noProof/>
                <w:webHidden/>
                <w:lang w:val="nl-NL"/>
              </w:rPr>
            </w:r>
            <w:r w:rsidRPr="00147892">
              <w:rPr>
                <w:noProof/>
                <w:webHidden/>
                <w:lang w:val="nl-NL"/>
              </w:rPr>
              <w:fldChar w:fldCharType="separate"/>
            </w:r>
            <w:r w:rsidRPr="00147892">
              <w:rPr>
                <w:noProof/>
                <w:webHidden/>
                <w:lang w:val="nl-NL"/>
              </w:rPr>
              <w:t>13</w:t>
            </w:r>
            <w:r w:rsidRPr="00147892">
              <w:rPr>
                <w:noProof/>
                <w:webHidden/>
                <w:lang w:val="nl-NL"/>
              </w:rPr>
              <w:fldChar w:fldCharType="end"/>
            </w:r>
          </w:hyperlink>
        </w:p>
        <w:p w14:paraId="7970238F" w14:textId="516487B1"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3" w:history="1">
            <w:r w:rsidRPr="00147892">
              <w:rPr>
                <w:rStyle w:val="Hyperlink"/>
                <w:rFonts w:ascii="Euclid Circular A Semibold" w:hAnsi="Euclid Circular A Semibold"/>
                <w:noProof/>
                <w:lang w:val="nl-NL"/>
              </w:rPr>
              <w:t>2.4 Multimedia convergentie en divergentie (nog aanvull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3 \h </w:instrText>
            </w:r>
            <w:r w:rsidRPr="00147892">
              <w:rPr>
                <w:noProof/>
                <w:webHidden/>
                <w:lang w:val="nl-NL"/>
              </w:rPr>
            </w:r>
            <w:r w:rsidRPr="00147892">
              <w:rPr>
                <w:noProof/>
                <w:webHidden/>
                <w:lang w:val="nl-NL"/>
              </w:rPr>
              <w:fldChar w:fldCharType="separate"/>
            </w:r>
            <w:r w:rsidRPr="00147892">
              <w:rPr>
                <w:noProof/>
                <w:webHidden/>
                <w:lang w:val="nl-NL"/>
              </w:rPr>
              <w:t>14</w:t>
            </w:r>
            <w:r w:rsidRPr="00147892">
              <w:rPr>
                <w:noProof/>
                <w:webHidden/>
                <w:lang w:val="nl-NL"/>
              </w:rPr>
              <w:fldChar w:fldCharType="end"/>
            </w:r>
          </w:hyperlink>
        </w:p>
        <w:p w14:paraId="5E113077" w14:textId="198CB5A2"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4" w:history="1">
            <w:r w:rsidRPr="00147892">
              <w:rPr>
                <w:rStyle w:val="Hyperlink"/>
                <w:rFonts w:ascii="Euclid Circular A Semibold" w:hAnsi="Euclid Circular A Semibold"/>
                <w:noProof/>
                <w:lang w:val="nl-NL"/>
              </w:rPr>
              <w:t>2.5 Multimedia specials en geloofwaardig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4 \h </w:instrText>
            </w:r>
            <w:r w:rsidRPr="00147892">
              <w:rPr>
                <w:noProof/>
                <w:webHidden/>
                <w:lang w:val="nl-NL"/>
              </w:rPr>
            </w:r>
            <w:r w:rsidRPr="00147892">
              <w:rPr>
                <w:noProof/>
                <w:webHidden/>
                <w:lang w:val="nl-NL"/>
              </w:rPr>
              <w:fldChar w:fldCharType="separate"/>
            </w:r>
            <w:r w:rsidRPr="00147892">
              <w:rPr>
                <w:noProof/>
                <w:webHidden/>
                <w:lang w:val="nl-NL"/>
              </w:rPr>
              <w:t>15</w:t>
            </w:r>
            <w:r w:rsidRPr="00147892">
              <w:rPr>
                <w:noProof/>
                <w:webHidden/>
                <w:lang w:val="nl-NL"/>
              </w:rPr>
              <w:fldChar w:fldCharType="end"/>
            </w:r>
          </w:hyperlink>
        </w:p>
        <w:p w14:paraId="547D2776" w14:textId="5FB50C34"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45" w:history="1">
            <w:r w:rsidRPr="00147892">
              <w:rPr>
                <w:rStyle w:val="Hyperlink"/>
                <w:rFonts w:ascii="Euclid Circular A Semibold" w:hAnsi="Euclid Circular A Semibold"/>
                <w:noProof/>
                <w:lang w:val="nl-NL"/>
              </w:rPr>
              <w:t>2.6 Technische analyse inrichting multimedia longrea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5 \h </w:instrText>
            </w:r>
            <w:r w:rsidRPr="00147892">
              <w:rPr>
                <w:noProof/>
                <w:webHidden/>
                <w:lang w:val="nl-NL"/>
              </w:rPr>
            </w:r>
            <w:r w:rsidRPr="00147892">
              <w:rPr>
                <w:noProof/>
                <w:webHidden/>
                <w:lang w:val="nl-NL"/>
              </w:rPr>
              <w:fldChar w:fldCharType="separate"/>
            </w:r>
            <w:r w:rsidRPr="00147892">
              <w:rPr>
                <w:noProof/>
                <w:webHidden/>
                <w:lang w:val="nl-NL"/>
              </w:rPr>
              <w:t>20</w:t>
            </w:r>
            <w:r w:rsidRPr="00147892">
              <w:rPr>
                <w:noProof/>
                <w:webHidden/>
                <w:lang w:val="nl-NL"/>
              </w:rPr>
              <w:fldChar w:fldCharType="end"/>
            </w:r>
          </w:hyperlink>
        </w:p>
        <w:p w14:paraId="533E8FC3" w14:textId="1B38B55F"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47" w:history="1">
            <w:r w:rsidRPr="00147892">
              <w:rPr>
                <w:rStyle w:val="Hyperlink"/>
                <w:rFonts w:ascii="Euclid Circular A Semibold" w:hAnsi="Euclid Circular A Semibold"/>
                <w:noProof/>
                <w:lang w:val="nl-NL"/>
              </w:rPr>
              <w:t>Hoe beïnvloeden vorm en presentatie journalistieke geloofwaardig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7 \h </w:instrText>
            </w:r>
            <w:r w:rsidRPr="00147892">
              <w:rPr>
                <w:noProof/>
                <w:webHidden/>
                <w:lang w:val="nl-NL"/>
              </w:rPr>
            </w:r>
            <w:r w:rsidRPr="00147892">
              <w:rPr>
                <w:noProof/>
                <w:webHidden/>
                <w:lang w:val="nl-NL"/>
              </w:rPr>
              <w:fldChar w:fldCharType="separate"/>
            </w:r>
            <w:r w:rsidRPr="00147892">
              <w:rPr>
                <w:noProof/>
                <w:webHidden/>
                <w:lang w:val="nl-NL"/>
              </w:rPr>
              <w:t>27</w:t>
            </w:r>
            <w:r w:rsidRPr="00147892">
              <w:rPr>
                <w:noProof/>
                <w:webHidden/>
                <w:lang w:val="nl-NL"/>
              </w:rPr>
              <w:fldChar w:fldCharType="end"/>
            </w:r>
          </w:hyperlink>
        </w:p>
        <w:p w14:paraId="221DFDAA" w14:textId="4156BC36"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48" w:history="1">
            <w:r w:rsidRPr="00147892">
              <w:rPr>
                <w:rStyle w:val="Hyperlink"/>
                <w:rFonts w:ascii="Euclid Circular A Semibold" w:hAnsi="Euclid Circular A Semibold"/>
                <w:noProof/>
                <w:lang w:val="nl-NL"/>
              </w:rPr>
              <w:t>Vergelijking van traditionele en innovatieve journalistieke format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8 \h </w:instrText>
            </w:r>
            <w:r w:rsidRPr="00147892">
              <w:rPr>
                <w:noProof/>
                <w:webHidden/>
                <w:lang w:val="nl-NL"/>
              </w:rPr>
            </w:r>
            <w:r w:rsidRPr="00147892">
              <w:rPr>
                <w:noProof/>
                <w:webHidden/>
                <w:lang w:val="nl-NL"/>
              </w:rPr>
              <w:fldChar w:fldCharType="separate"/>
            </w:r>
            <w:r w:rsidRPr="00147892">
              <w:rPr>
                <w:noProof/>
                <w:webHidden/>
                <w:lang w:val="nl-NL"/>
              </w:rPr>
              <w:t>27</w:t>
            </w:r>
            <w:r w:rsidRPr="00147892">
              <w:rPr>
                <w:noProof/>
                <w:webHidden/>
                <w:lang w:val="nl-NL"/>
              </w:rPr>
              <w:fldChar w:fldCharType="end"/>
            </w:r>
          </w:hyperlink>
        </w:p>
        <w:p w14:paraId="739923B8" w14:textId="5B75781E"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9" w:history="1">
            <w:r w:rsidRPr="00147892">
              <w:rPr>
                <w:rStyle w:val="Hyperlink"/>
                <w:rFonts w:ascii="Euclid Circular A Semibold" w:hAnsi="Euclid Circular A Semibold"/>
                <w:noProof/>
                <w:lang w:val="nl-NL"/>
              </w:rPr>
              <w:t>Experimenteel onderzoek naar vertrouw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9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54FC3630" w14:textId="7F2AC42B"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50" w:history="1">
            <w:r w:rsidRPr="00147892">
              <w:rPr>
                <w:rStyle w:val="Hyperlink"/>
                <w:rFonts w:ascii="Euclid Circular A Semibold" w:hAnsi="Euclid Circular A Semibold"/>
                <w:noProof/>
                <w:lang w:val="nl-NL"/>
              </w:rPr>
              <w:t>Methodologische basis voor A/B-testen in journalistiek onderzoek.</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0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6AB7C273" w14:textId="697842C5"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51" w:history="1">
            <w:r w:rsidRPr="00147892">
              <w:rPr>
                <w:rStyle w:val="Hyperlink"/>
                <w:rFonts w:ascii="Euclid Circular A Semibold" w:hAnsi="Euclid Circular A Semibold"/>
                <w:noProof/>
                <w:lang w:val="nl-NL"/>
              </w:rPr>
              <w:t>Hypothesen en verbanden tussen special-vorm en publiekvertrouw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1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26ABAF03" w14:textId="2959ACBA"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2" w:history="1">
            <w:r w:rsidRPr="00147892">
              <w:rPr>
                <w:rStyle w:val="Hyperlink"/>
                <w:rFonts w:ascii="Euclid Circular A Semibold" w:hAnsi="Euclid Circular A Semibold"/>
                <w:noProof/>
                <w:lang w:val="nl-NL"/>
              </w:rPr>
              <w:t>3.</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Methode</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2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2365DBE3" w14:textId="536A0E45" w:rsidR="00184CC7" w:rsidRPr="00147892" w:rsidRDefault="00184CC7">
          <w:pPr>
            <w:pStyle w:val="TOC1"/>
            <w:tabs>
              <w:tab w:val="left" w:pos="720"/>
              <w:tab w:val="right" w:leader="dot" w:pos="9016"/>
            </w:tabs>
            <w:rPr>
              <w:rFonts w:cstheme="minorBidi"/>
              <w:noProof/>
              <w:kern w:val="2"/>
              <w:sz w:val="24"/>
              <w:szCs w:val="24"/>
              <w:lang w:val="nl-NL" w:eastAsia="en-NL"/>
              <w14:ligatures w14:val="standardContextual"/>
            </w:rPr>
          </w:pPr>
          <w:hyperlink w:anchor="_Toc191334353" w:history="1">
            <w:r w:rsidRPr="00147892">
              <w:rPr>
                <w:rStyle w:val="Hyperlink"/>
                <w:rFonts w:ascii="Euclid Circular A Semibold" w:hAnsi="Euclid Circular A Semibold"/>
                <w:noProof/>
                <w:lang w:val="nl-NL"/>
              </w:rPr>
              <w:t>4.</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Resultat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3 \h </w:instrText>
            </w:r>
            <w:r w:rsidRPr="00147892">
              <w:rPr>
                <w:noProof/>
                <w:webHidden/>
                <w:lang w:val="nl-NL"/>
              </w:rPr>
            </w:r>
            <w:r w:rsidRPr="00147892">
              <w:rPr>
                <w:noProof/>
                <w:webHidden/>
                <w:lang w:val="nl-NL"/>
              </w:rPr>
              <w:fldChar w:fldCharType="separate"/>
            </w:r>
            <w:r w:rsidRPr="00147892">
              <w:rPr>
                <w:noProof/>
                <w:webHidden/>
                <w:lang w:val="nl-NL"/>
              </w:rPr>
              <w:t>31</w:t>
            </w:r>
            <w:r w:rsidRPr="00147892">
              <w:rPr>
                <w:noProof/>
                <w:webHidden/>
                <w:lang w:val="nl-NL"/>
              </w:rPr>
              <w:fldChar w:fldCharType="end"/>
            </w:r>
          </w:hyperlink>
        </w:p>
        <w:p w14:paraId="15B1461F" w14:textId="281F5B6E"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4" w:history="1">
            <w:r w:rsidRPr="00147892">
              <w:rPr>
                <w:rStyle w:val="Hyperlink"/>
                <w:rFonts w:ascii="Euclid Circular A Semibold" w:hAnsi="Euclid Circular A Semibold"/>
                <w:noProof/>
                <w:lang w:val="nl-NL"/>
              </w:rPr>
              <w:t>5.</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Conclusies en Discussie</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4 \h </w:instrText>
            </w:r>
            <w:r w:rsidRPr="00147892">
              <w:rPr>
                <w:noProof/>
                <w:webHidden/>
                <w:lang w:val="nl-NL"/>
              </w:rPr>
            </w:r>
            <w:r w:rsidRPr="00147892">
              <w:rPr>
                <w:noProof/>
                <w:webHidden/>
                <w:lang w:val="nl-NL"/>
              </w:rPr>
              <w:fldChar w:fldCharType="separate"/>
            </w:r>
            <w:r w:rsidRPr="00147892">
              <w:rPr>
                <w:noProof/>
                <w:webHidden/>
                <w:lang w:val="nl-NL"/>
              </w:rPr>
              <w:t>32</w:t>
            </w:r>
            <w:r w:rsidRPr="00147892">
              <w:rPr>
                <w:noProof/>
                <w:webHidden/>
                <w:lang w:val="nl-NL"/>
              </w:rPr>
              <w:fldChar w:fldCharType="end"/>
            </w:r>
          </w:hyperlink>
        </w:p>
        <w:p w14:paraId="4CDBBEA5" w14:textId="7675E0F3"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5" w:history="1">
            <w:r w:rsidRPr="00147892">
              <w:rPr>
                <w:rStyle w:val="Hyperlink"/>
                <w:rFonts w:ascii="Euclid Circular A Semibold" w:hAnsi="Euclid Circular A Semibold"/>
                <w:noProof/>
                <w:lang w:val="nl-NL"/>
              </w:rPr>
              <w:t>6.</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Referenties</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5 \h </w:instrText>
            </w:r>
            <w:r w:rsidRPr="00147892">
              <w:rPr>
                <w:noProof/>
                <w:webHidden/>
                <w:lang w:val="nl-NL"/>
              </w:rPr>
            </w:r>
            <w:r w:rsidRPr="00147892">
              <w:rPr>
                <w:noProof/>
                <w:webHidden/>
                <w:lang w:val="nl-NL"/>
              </w:rPr>
              <w:fldChar w:fldCharType="separate"/>
            </w:r>
            <w:r w:rsidRPr="00147892">
              <w:rPr>
                <w:noProof/>
                <w:webHidden/>
                <w:lang w:val="nl-NL"/>
              </w:rPr>
              <w:t>33</w:t>
            </w:r>
            <w:r w:rsidRPr="00147892">
              <w:rPr>
                <w:noProof/>
                <w:webHidden/>
                <w:lang w:val="nl-NL"/>
              </w:rPr>
              <w:fldChar w:fldCharType="end"/>
            </w:r>
          </w:hyperlink>
        </w:p>
        <w:p w14:paraId="252DA04D" w14:textId="367E3008"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6" w:history="1">
            <w:r w:rsidRPr="00147892">
              <w:rPr>
                <w:rStyle w:val="Hyperlink"/>
                <w:rFonts w:ascii="Euclid Circular A Semibold" w:hAnsi="Euclid Circular A Semibold"/>
                <w:noProof/>
                <w:lang w:val="nl-NL"/>
              </w:rPr>
              <w:t>7.</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Bijlag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6 \h </w:instrText>
            </w:r>
            <w:r w:rsidRPr="00147892">
              <w:rPr>
                <w:noProof/>
                <w:webHidden/>
                <w:lang w:val="nl-NL"/>
              </w:rPr>
            </w:r>
            <w:r w:rsidRPr="00147892">
              <w:rPr>
                <w:noProof/>
                <w:webHidden/>
                <w:lang w:val="nl-NL"/>
              </w:rPr>
              <w:fldChar w:fldCharType="separate"/>
            </w:r>
            <w:r w:rsidRPr="00147892">
              <w:rPr>
                <w:noProof/>
                <w:webHidden/>
                <w:lang w:val="nl-NL"/>
              </w:rPr>
              <w:t>36</w:t>
            </w:r>
            <w:r w:rsidRPr="00147892">
              <w:rPr>
                <w:noProof/>
                <w:webHidden/>
                <w:lang w:val="nl-NL"/>
              </w:rPr>
              <w:fldChar w:fldCharType="end"/>
            </w:r>
          </w:hyperlink>
        </w:p>
        <w:p w14:paraId="49A33988" w14:textId="626B7413" w:rsidR="00151C5B" w:rsidRPr="00147892" w:rsidRDefault="00151C5B">
          <w:r w:rsidRPr="00147892">
            <w:rPr>
              <w:b/>
              <w:bCs/>
              <w:noProof/>
            </w:rPr>
            <w:fldChar w:fldCharType="end"/>
          </w:r>
        </w:p>
      </w:sdtContent>
    </w:sdt>
    <w:p w14:paraId="13843BCE" w14:textId="2CEC88AB" w:rsidR="007A24A3" w:rsidRPr="00147892" w:rsidRDefault="00B82E12" w:rsidP="00993ED6">
      <w:pPr>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br w:type="page"/>
      </w:r>
    </w:p>
    <w:p w14:paraId="42923FFF" w14:textId="51AA2C2F" w:rsidR="005D6BEF" w:rsidRPr="0014789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0" w:name="_Toc191334338"/>
      <w:r w:rsidRPr="00147892">
        <w:rPr>
          <w:rFonts w:ascii="Euclid Circular A Semibold" w:hAnsi="Euclid Circular A Semibold"/>
          <w:color w:val="000000" w:themeColor="text1"/>
          <w:sz w:val="32"/>
          <w:szCs w:val="32"/>
        </w:rPr>
        <w:lastRenderedPageBreak/>
        <w:t>Inleiding</w:t>
      </w:r>
      <w:bookmarkEnd w:id="0"/>
    </w:p>
    <w:p w14:paraId="0386644C" w14:textId="77777777" w:rsidR="00AD050A" w:rsidRPr="00147892" w:rsidRDefault="00AD050A" w:rsidP="00A10AB5">
      <w:pPr>
        <w:spacing w:line="360" w:lineRule="auto"/>
      </w:pPr>
    </w:p>
    <w:p w14:paraId="746671C8" w14:textId="77777777" w:rsidR="00EE410D" w:rsidRPr="00147892" w:rsidRDefault="00EE410D" w:rsidP="00EE410D">
      <w:pPr>
        <w:spacing w:line="360" w:lineRule="auto"/>
        <w:jc w:val="both"/>
        <w:rPr>
          <w:rFonts w:ascii="Euclid Circular A" w:hAnsi="Euclid Circular A"/>
          <w:color w:val="FF0000"/>
          <w:sz w:val="24"/>
          <w:szCs w:val="24"/>
        </w:rPr>
      </w:pPr>
      <w:r w:rsidRPr="00147892">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147892" w:rsidRDefault="00340639" w:rsidP="00340639">
      <w:pPr>
        <w:spacing w:line="360" w:lineRule="auto"/>
        <w:jc w:val="both"/>
        <w:rPr>
          <w:rFonts w:ascii="Euclid Circular A" w:hAnsi="Euclid Circular A"/>
          <w:color w:val="FF0000"/>
          <w:sz w:val="24"/>
          <w:szCs w:val="24"/>
        </w:rPr>
      </w:pPr>
      <w:r w:rsidRPr="00147892">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77777777" w:rsidR="007A24A3" w:rsidRPr="00147892" w:rsidRDefault="007A24A3" w:rsidP="007A24A3">
      <w:pPr>
        <w:rPr>
          <w:rFonts w:ascii="Euclid Circular A Semibold" w:hAnsi="Euclid Circular A Semibold"/>
          <w:color w:val="FF0000"/>
          <w:sz w:val="24"/>
          <w:szCs w:val="24"/>
        </w:rPr>
      </w:pPr>
      <w:r w:rsidRPr="00147892">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multimedia elementen, videos die loopen, interviews laten zien en atmosfeer beelden, </w:t>
      </w:r>
    </w:p>
    <w:p w14:paraId="1CA222CF" w14:textId="77777777" w:rsidR="00FA5CD8" w:rsidRPr="00147892" w:rsidRDefault="00FA5CD8">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7B350644" w14:textId="1F812FDD" w:rsidR="00943C43" w:rsidRPr="00147892" w:rsidRDefault="00B618EB"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Fink, 2019)</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igital News Report,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147892">
        <w:rPr>
          <w:rFonts w:ascii="Euclid Circular A" w:hAnsi="Euclid Circular A"/>
          <w:color w:val="000000" w:themeColor="text1"/>
          <w:sz w:val="24"/>
          <w:szCs w:val="24"/>
        </w:rPr>
        <w:t>. M</w:t>
      </w:r>
      <w:r w:rsidRPr="00147892">
        <w:rPr>
          <w:rFonts w:ascii="Euclid Circular A" w:hAnsi="Euclid Circular A"/>
          <w:color w:val="000000" w:themeColor="text1"/>
          <w:sz w:val="24"/>
          <w:szCs w:val="24"/>
        </w:rPr>
        <w:t>aar</w:t>
      </w:r>
      <w:r w:rsidR="008709C9" w:rsidRPr="00147892">
        <w:rPr>
          <w:rFonts w:ascii="Euclid Circular A" w:hAnsi="Euclid Circular A"/>
          <w:color w:val="000000" w:themeColor="text1"/>
          <w:sz w:val="24"/>
          <w:szCs w:val="24"/>
        </w:rPr>
        <w:t xml:space="preserve"> ook hier is</w:t>
      </w:r>
      <w:r w:rsidRPr="00147892">
        <w:rPr>
          <w:rFonts w:ascii="Euclid Circular A" w:hAnsi="Euclid Circular A"/>
          <w:color w:val="000000" w:themeColor="text1"/>
          <w:sz w:val="24"/>
          <w:szCs w:val="24"/>
        </w:rPr>
        <w:t xml:space="preserve"> de </w:t>
      </w:r>
      <w:r w:rsidR="0004560C" w:rsidRPr="00147892">
        <w:rPr>
          <w:rFonts w:ascii="Euclid Circular A" w:hAnsi="Euclid Circular A"/>
          <w:color w:val="000000" w:themeColor="text1"/>
          <w:sz w:val="24"/>
          <w:szCs w:val="24"/>
        </w:rPr>
        <w:t>neerwaartse</w:t>
      </w:r>
      <w:r w:rsidR="008709C9"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trend</w:t>
      </w:r>
      <w:r w:rsidR="00F778B8" w:rsidRPr="00147892">
        <w:rPr>
          <w:rStyle w:val="FootnoteReference"/>
          <w:rFonts w:ascii="Euclid Circular A" w:hAnsi="Euclid Circular A"/>
          <w:color w:val="000000" w:themeColor="text1"/>
          <w:sz w:val="24"/>
          <w:szCs w:val="24"/>
        </w:rPr>
        <w:footnoteReference w:id="1"/>
      </w:r>
      <w:r w:rsidRPr="00147892">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147892" w:rsidRDefault="00B559C0"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Opiniepeilingen zoals die van het Digital News Report tonen aan dat het publiek </w:t>
      </w:r>
      <w:r w:rsidR="007B3817" w:rsidRPr="00147892">
        <w:rPr>
          <w:rFonts w:ascii="Euclid Circular A" w:hAnsi="Euclid Circular A"/>
          <w:color w:val="000000" w:themeColor="text1"/>
          <w:sz w:val="24"/>
          <w:szCs w:val="24"/>
        </w:rPr>
        <w:t>steeds minder</w:t>
      </w:r>
      <w:r w:rsidRPr="00147892">
        <w:rPr>
          <w:rFonts w:ascii="Euclid Circular A" w:hAnsi="Euclid Circular A"/>
          <w:color w:val="000000" w:themeColor="text1"/>
          <w:sz w:val="24"/>
          <w:szCs w:val="24"/>
        </w:rPr>
        <w:t xml:space="preserve"> vertrouwen heeft in de pers als instituut, wat de angst onder journalisten en medialeiders doet toenemen </w:t>
      </w:r>
      <w:r w:rsidRPr="00147892">
        <w:rPr>
          <w:rFonts w:ascii="Euclid Circular A" w:hAnsi="Euclid Circular A"/>
          <w:color w:val="000000" w:themeColor="text1"/>
          <w:sz w:val="24"/>
          <w:szCs w:val="24"/>
        </w:rPr>
        <w:fldChar w:fldCharType="begin"/>
      </w:r>
      <w:r w:rsidR="00A83DDC" w:rsidRPr="00147892">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eters &amp; Broersma, 2012</w:t>
      </w:r>
      <w:r w:rsidR="007E29AE" w:rsidRPr="00147892">
        <w:rPr>
          <w:rFonts w:ascii="Euclid Circular A" w:hAnsi="Euclid Circular A"/>
          <w:sz w:val="24"/>
        </w:rPr>
        <w:t>: p.210</w:t>
      </w:r>
      <w:r w:rsidRPr="00147892">
        <w:rPr>
          <w:rFonts w:ascii="Euclid Circular A" w:hAnsi="Euclid Circular A"/>
          <w:sz w:val="24"/>
        </w:rPr>
        <w:t>)</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147892">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147892" w:rsidRDefault="00FD26E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Ook heeft een laag</w:t>
      </w:r>
      <w:r w:rsidR="00981BEE" w:rsidRPr="00147892">
        <w:rPr>
          <w:rFonts w:ascii="Euclid Circular A" w:hAnsi="Euclid Circular A"/>
          <w:color w:val="000000" w:themeColor="text1"/>
          <w:sz w:val="24"/>
          <w:szCs w:val="24"/>
        </w:rPr>
        <w:t xml:space="preserve"> vertrouwen in de pers negatieve gevolgen voor de controlefunctie van de journalistiek, omdat ze minder toegang krijgen en minder </w:t>
      </w:r>
      <w:r w:rsidR="00981BEE" w:rsidRPr="00147892">
        <w:rPr>
          <w:rFonts w:ascii="Euclid Circular A" w:hAnsi="Euclid Circular A"/>
          <w:color w:val="000000" w:themeColor="text1"/>
          <w:sz w:val="24"/>
          <w:szCs w:val="24"/>
        </w:rPr>
        <w:lastRenderedPageBreak/>
        <w:t>middelen hebben om deze toegang te verkrijge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w:t>
      </w:r>
      <w:r w:rsidRPr="00147892">
        <w:rPr>
          <w:rFonts w:ascii="Euclid Circular A" w:hAnsi="Euclid Circular A"/>
          <w:color w:val="000000" w:themeColor="text1"/>
          <w:sz w:val="24"/>
          <w:szCs w:val="24"/>
        </w:rPr>
        <w:fldChar w:fldCharType="end"/>
      </w:r>
      <w:r w:rsidR="00981BEE" w:rsidRPr="00147892">
        <w:rPr>
          <w:rFonts w:ascii="Euclid Circular A" w:hAnsi="Euclid Circular A"/>
          <w:color w:val="000000" w:themeColor="text1"/>
          <w:sz w:val="24"/>
          <w:szCs w:val="24"/>
        </w:rPr>
        <w:t xml:space="preserve">. </w:t>
      </w:r>
      <w:r w:rsidR="00871FB0" w:rsidRPr="00147892">
        <w:rPr>
          <w:rFonts w:ascii="Euclid Circular A" w:hAnsi="Euclid Circular A"/>
          <w:color w:val="000000" w:themeColor="text1"/>
          <w:sz w:val="24"/>
          <w:szCs w:val="24"/>
        </w:rPr>
        <w:t>“Het huidige medialandschap kenmerkt zich door een ecosysteem waarin</w:t>
      </w:r>
      <w:r w:rsidR="00034413" w:rsidRPr="00147892">
        <w:rPr>
          <w:rFonts w:ascii="Euclid Circular A" w:hAnsi="Euclid Circular A"/>
          <w:color w:val="000000" w:themeColor="text1"/>
          <w:sz w:val="24"/>
          <w:szCs w:val="24"/>
        </w:rPr>
        <w:t xml:space="preserve">: </w:t>
      </w:r>
      <w:r w:rsidR="00981BEE" w:rsidRPr="00147892">
        <w:rPr>
          <w:rFonts w:ascii="Euclid Circular A" w:hAnsi="Euclid Circular A"/>
          <w:i/>
          <w:iCs/>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147892">
        <w:rPr>
          <w:rFonts w:ascii="Euclid Circular A" w:hAnsi="Euclid Circular A"/>
          <w:color w:val="000000" w:themeColor="text1"/>
          <w:sz w:val="24"/>
          <w:szCs w:val="24"/>
        </w:rPr>
        <w:t xml:space="preserve"> </w:t>
      </w:r>
      <w:r w:rsidR="00981BEE" w:rsidRPr="00147892">
        <w:rPr>
          <w:rFonts w:ascii="Euclid Circular A" w:hAnsi="Euclid Circular A"/>
          <w:color w:val="000000" w:themeColor="text1"/>
          <w:sz w:val="24"/>
          <w:szCs w:val="24"/>
        </w:rPr>
        <w:fldChar w:fldCharType="begin"/>
      </w:r>
      <w:r w:rsidR="00981BEE" w:rsidRPr="00147892">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147892">
        <w:rPr>
          <w:rFonts w:ascii="Euclid Circular A" w:hAnsi="Euclid Circular A"/>
          <w:color w:val="000000" w:themeColor="text1"/>
          <w:sz w:val="24"/>
          <w:szCs w:val="24"/>
        </w:rPr>
        <w:fldChar w:fldCharType="separate"/>
      </w:r>
      <w:r w:rsidR="00981BEE" w:rsidRPr="00147892">
        <w:rPr>
          <w:rFonts w:ascii="Euclid Circular A" w:hAnsi="Euclid Circular A"/>
          <w:color w:val="000000" w:themeColor="text1"/>
          <w:sz w:val="24"/>
          <w:szCs w:val="24"/>
        </w:rPr>
        <w:t>(Szostek, 2018)</w:t>
      </w:r>
      <w:r w:rsidR="00981BEE" w:rsidRPr="00147892">
        <w:rPr>
          <w:rFonts w:ascii="Euclid Circular A" w:hAnsi="Euclid Circular A"/>
          <w:color w:val="000000" w:themeColor="text1"/>
          <w:sz w:val="24"/>
          <w:szCs w:val="24"/>
        </w:rPr>
        <w:fldChar w:fldCharType="end"/>
      </w:r>
      <w:r w:rsidR="00981BEE" w:rsidRPr="00147892">
        <w:rPr>
          <w:rFonts w:ascii="Euclid Circular A" w:hAnsi="Euclid Circular A"/>
          <w:color w:val="000000" w:themeColor="text1"/>
          <w:sz w:val="24"/>
          <w:szCs w:val="24"/>
        </w:rPr>
        <w:t>.</w:t>
      </w:r>
      <w:r w:rsidR="0038461F" w:rsidRPr="00147892">
        <w:rPr>
          <w:rFonts w:ascii="Euclid Circular A" w:hAnsi="Euclid Circular A"/>
          <w:color w:val="000000" w:themeColor="text1"/>
          <w:sz w:val="24"/>
          <w:szCs w:val="24"/>
        </w:rPr>
        <w:t xml:space="preserve"> Deze afwezigheid wordt opgevuld door gedecentraliseerde</w:t>
      </w:r>
      <w:r w:rsidR="000F551B" w:rsidRPr="00147892">
        <w:rPr>
          <w:rFonts w:ascii="Euclid Circular A" w:hAnsi="Euclid Circular A"/>
          <w:color w:val="000000" w:themeColor="text1"/>
          <w:sz w:val="24"/>
          <w:szCs w:val="24"/>
        </w:rPr>
        <w:t xml:space="preserve"> </w:t>
      </w:r>
      <w:r w:rsidR="0038461F" w:rsidRPr="00147892">
        <w:rPr>
          <w:rFonts w:ascii="Euclid Circular A" w:hAnsi="Euclid Circular A"/>
          <w:color w:val="000000" w:themeColor="text1"/>
          <w:sz w:val="24"/>
          <w:szCs w:val="24"/>
        </w:rPr>
        <w:t>nieuws</w:t>
      </w:r>
      <w:r w:rsidR="005A0619" w:rsidRPr="00147892">
        <w:rPr>
          <w:rFonts w:ascii="Euclid Circular A" w:hAnsi="Euclid Circular A"/>
          <w:color w:val="000000" w:themeColor="text1"/>
          <w:sz w:val="24"/>
          <w:szCs w:val="24"/>
        </w:rPr>
        <w:t>media</w:t>
      </w:r>
      <w:r w:rsidR="000F551B" w:rsidRPr="00147892">
        <w:rPr>
          <w:rFonts w:ascii="Euclid Circular A" w:hAnsi="Euclid Circular A"/>
          <w:color w:val="000000" w:themeColor="text1"/>
          <w:sz w:val="24"/>
          <w:szCs w:val="24"/>
        </w:rPr>
        <w:t xml:space="preserve"> </w:t>
      </w:r>
      <w:r w:rsidR="000E5136" w:rsidRPr="00147892">
        <w:rPr>
          <w:rFonts w:ascii="Euclid Circular A" w:hAnsi="Euclid Circular A"/>
          <w:color w:val="000000" w:themeColor="text1"/>
          <w:sz w:val="24"/>
          <w:szCs w:val="24"/>
        </w:rPr>
        <w:t>zoals</w:t>
      </w:r>
      <w:r w:rsidR="000F551B" w:rsidRPr="00147892">
        <w:rPr>
          <w:rFonts w:ascii="Euclid Circular A" w:hAnsi="Euclid Circular A"/>
          <w:color w:val="000000" w:themeColor="text1"/>
          <w:sz w:val="24"/>
          <w:szCs w:val="24"/>
        </w:rPr>
        <w:t xml:space="preserve"> s</w:t>
      </w:r>
      <w:r w:rsidR="00B618EB" w:rsidRPr="00147892">
        <w:rPr>
          <w:rFonts w:ascii="Euclid Circular A" w:hAnsi="Euclid Circular A"/>
          <w:color w:val="000000" w:themeColor="text1"/>
          <w:sz w:val="24"/>
          <w:szCs w:val="24"/>
        </w:rPr>
        <w:t>ociale m</w:t>
      </w:r>
      <w:r w:rsidR="005920EB" w:rsidRPr="00147892">
        <w:rPr>
          <w:rFonts w:ascii="Euclid Circular A" w:hAnsi="Euclid Circular A"/>
          <w:color w:val="000000" w:themeColor="text1"/>
          <w:sz w:val="24"/>
          <w:szCs w:val="24"/>
        </w:rPr>
        <w:t>edia</w:t>
      </w:r>
      <w:r w:rsidR="000F551B" w:rsidRPr="00147892">
        <w:rPr>
          <w:rFonts w:ascii="Euclid Circular A" w:hAnsi="Euclid Circular A"/>
          <w:color w:val="000000" w:themeColor="text1"/>
          <w:sz w:val="24"/>
          <w:szCs w:val="24"/>
        </w:rPr>
        <w:t xml:space="preserve">, wat </w:t>
      </w:r>
      <w:r w:rsidR="00B618EB" w:rsidRPr="00147892">
        <w:rPr>
          <w:rFonts w:ascii="Euclid Circular A" w:hAnsi="Euclid Circular A"/>
          <w:color w:val="000000" w:themeColor="text1"/>
          <w:sz w:val="24"/>
          <w:szCs w:val="24"/>
        </w:rPr>
        <w:t>nu de primaire bron van het nieuws voor jongeren leeftijdsgroep 18 tot 34</w:t>
      </w:r>
      <w:r w:rsidR="005017F7" w:rsidRPr="00147892">
        <w:rPr>
          <w:rFonts w:ascii="Euclid Circular A" w:hAnsi="Euclid Circular A"/>
          <w:color w:val="000000" w:themeColor="text1"/>
          <w:sz w:val="24"/>
          <w:szCs w:val="24"/>
        </w:rPr>
        <w:t xml:space="preserve"> is</w:t>
      </w:r>
      <w:r w:rsidR="00B618EB" w:rsidRPr="00147892">
        <w:rPr>
          <w:rFonts w:ascii="Euclid Circular A" w:hAnsi="Euclid Circular A"/>
          <w:color w:val="000000" w:themeColor="text1"/>
          <w:sz w:val="24"/>
          <w:szCs w:val="24"/>
        </w:rPr>
        <w:t xml:space="preserve">. </w:t>
      </w:r>
    </w:p>
    <w:p w14:paraId="5856FA64" w14:textId="77777777" w:rsidR="00146088" w:rsidRPr="00147892" w:rsidRDefault="001B583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In Rethinking Journalism merken Peters en Broersma (2013, p. 207) op: </w:t>
      </w:r>
      <w:r w:rsidRPr="00147892">
        <w:rPr>
          <w:rFonts w:ascii="Euclid Circular A" w:hAnsi="Euclid Circular A"/>
          <w:i/>
          <w:iCs/>
          <w:color w:val="000000" w:themeColor="text1"/>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147892">
        <w:rPr>
          <w:rFonts w:ascii="Euclid Circular A" w:hAnsi="Euclid Circular A"/>
          <w:color w:val="000000" w:themeColor="text1"/>
          <w:sz w:val="24"/>
          <w:szCs w:val="24"/>
        </w:rPr>
        <w:t xml:space="preserve"> </w:t>
      </w:r>
    </w:p>
    <w:p w14:paraId="30123CCF" w14:textId="77777777" w:rsidR="00146088" w:rsidRPr="00147892" w:rsidRDefault="00146088">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75763326" w14:textId="44742760" w:rsidR="00146088" w:rsidRPr="00147892" w:rsidRDefault="00146088" w:rsidP="00146088">
      <w:pPr>
        <w:pStyle w:val="Heading1"/>
        <w:numPr>
          <w:ilvl w:val="0"/>
          <w:numId w:val="4"/>
        </w:numPr>
        <w:spacing w:line="360" w:lineRule="auto"/>
        <w:rPr>
          <w:rFonts w:ascii="Euclid Circular A Semibold" w:hAnsi="Euclid Circular A Semibold"/>
          <w:color w:val="000000" w:themeColor="text1"/>
          <w:sz w:val="32"/>
          <w:szCs w:val="32"/>
        </w:rPr>
      </w:pPr>
      <w:bookmarkStart w:id="1" w:name="_Toc191334339"/>
      <w:r w:rsidRPr="00147892">
        <w:rPr>
          <w:rFonts w:ascii="Euclid Circular A Semibold" w:hAnsi="Euclid Circular A Semibold"/>
          <w:color w:val="000000" w:themeColor="text1"/>
          <w:sz w:val="32"/>
          <w:szCs w:val="32"/>
        </w:rPr>
        <w:lastRenderedPageBreak/>
        <w:t>Theoretisch Kader</w:t>
      </w:r>
      <w:bookmarkEnd w:id="1"/>
    </w:p>
    <w:p w14:paraId="42718EA2" w14:textId="46B3A964" w:rsidR="00EF4C96" w:rsidRPr="00147892" w:rsidRDefault="001B583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147892"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147892">
        <w:rPr>
          <w:rFonts w:ascii="Euclid Circular A Semibold" w:hAnsi="Euclid Circular A Semibold"/>
          <w:color w:val="000000" w:themeColor="text1"/>
          <w:sz w:val="24"/>
          <w:szCs w:val="24"/>
        </w:rPr>
        <w:br w:type="page"/>
      </w:r>
    </w:p>
    <w:p w14:paraId="155248B0" w14:textId="6ACA6075" w:rsidR="00E977CC" w:rsidRPr="00147892" w:rsidRDefault="00B50E2A" w:rsidP="00F35EEF">
      <w:pPr>
        <w:pStyle w:val="Heading2"/>
        <w:rPr>
          <w:rFonts w:ascii="Euclid Circular A Semibold" w:hAnsi="Euclid Circular A Semibold"/>
          <w:color w:val="000000" w:themeColor="text1"/>
          <w:sz w:val="24"/>
          <w:szCs w:val="24"/>
        </w:rPr>
      </w:pPr>
      <w:bookmarkStart w:id="2" w:name="_Toc191334340"/>
      <w:r w:rsidRPr="00147892">
        <w:rPr>
          <w:rFonts w:ascii="Euclid Circular A Semibold" w:hAnsi="Euclid Circular A Semibold"/>
          <w:color w:val="000000" w:themeColor="text1"/>
          <w:sz w:val="24"/>
          <w:szCs w:val="24"/>
        </w:rPr>
        <w:lastRenderedPageBreak/>
        <w:t xml:space="preserve">2.1 </w:t>
      </w:r>
      <w:r w:rsidR="0066040B" w:rsidRPr="00147892">
        <w:rPr>
          <w:rFonts w:ascii="Euclid Circular A Semibold" w:hAnsi="Euclid Circular A Semibold"/>
          <w:color w:val="000000" w:themeColor="text1"/>
          <w:sz w:val="24"/>
          <w:szCs w:val="24"/>
        </w:rPr>
        <w:t xml:space="preserve">De concepten </w:t>
      </w:r>
      <w:r w:rsidR="00E65EFA" w:rsidRPr="00147892">
        <w:rPr>
          <w:rFonts w:ascii="Euclid Circular A Semibold" w:hAnsi="Euclid Circular A Semibold"/>
          <w:color w:val="000000" w:themeColor="text1"/>
          <w:sz w:val="24"/>
          <w:szCs w:val="24"/>
        </w:rPr>
        <w:t>betrouwbaarheid</w:t>
      </w:r>
      <w:r w:rsidR="00396971" w:rsidRPr="00147892">
        <w:rPr>
          <w:rFonts w:ascii="Euclid Circular A Semibold" w:hAnsi="Euclid Circular A Semibold"/>
          <w:color w:val="000000" w:themeColor="text1"/>
          <w:sz w:val="24"/>
          <w:szCs w:val="24"/>
        </w:rPr>
        <w:t xml:space="preserve">, geloofwaardigheid en </w:t>
      </w:r>
      <w:bookmarkEnd w:id="2"/>
      <w:r w:rsidR="00E65EFA" w:rsidRPr="00147892">
        <w:rPr>
          <w:rFonts w:ascii="Euclid Circular A Semibold" w:hAnsi="Euclid Circular A Semibold"/>
          <w:color w:val="000000" w:themeColor="text1"/>
          <w:sz w:val="24"/>
          <w:szCs w:val="24"/>
        </w:rPr>
        <w:t>vertrouwen</w:t>
      </w:r>
    </w:p>
    <w:p w14:paraId="304874D6" w14:textId="77777777" w:rsidR="00E65EFA" w:rsidRPr="00147892" w:rsidRDefault="00E65EFA" w:rsidP="004421D4">
      <w:pPr>
        <w:spacing w:line="360" w:lineRule="auto"/>
        <w:jc w:val="both"/>
        <w:rPr>
          <w:rFonts w:ascii="Euclid Circular A" w:hAnsi="Euclid Circular A"/>
          <w:color w:val="000000" w:themeColor="text1"/>
          <w:sz w:val="24"/>
          <w:szCs w:val="24"/>
        </w:rPr>
      </w:pPr>
    </w:p>
    <w:p w14:paraId="1F13DAD1" w14:textId="389C6DDD" w:rsidR="00095F0A" w:rsidRPr="00095F0A" w:rsidRDefault="00095F0A" w:rsidP="00095F0A">
      <w:pPr>
        <w:spacing w:line="360" w:lineRule="auto"/>
        <w:jc w:val="both"/>
        <w:rPr>
          <w:rFonts w:ascii="Euclid Circular A" w:hAnsi="Euclid Circular A"/>
          <w:color w:val="000000" w:themeColor="text1"/>
          <w:sz w:val="24"/>
          <w:szCs w:val="24"/>
        </w:rPr>
      </w:pPr>
      <w:r w:rsidRPr="00095F0A">
        <w:rPr>
          <w:rFonts w:ascii="Euclid Circular A" w:hAnsi="Euclid Circular A"/>
          <w:color w:val="000000" w:themeColor="text1"/>
          <w:sz w:val="24"/>
          <w:szCs w:val="24"/>
        </w:rPr>
        <w:t>Vertrouwen is een term die in het dagelijks taalgebruik vaak inwisselbaar lijkt met geloofwaardigheid en betrouwbaarheid. In de wetenschappelijke literatuur zijn deze begrippen echter geen synoniemen, waardoor het noodzakelijk is om hun conceptuele verschillen te verhelderen.</w:t>
      </w:r>
    </w:p>
    <w:p w14:paraId="3BD822FF" w14:textId="3D036644" w:rsidR="00147892" w:rsidRDefault="00095F0A" w:rsidP="00095F0A">
      <w:pPr>
        <w:spacing w:line="360" w:lineRule="auto"/>
        <w:jc w:val="both"/>
        <w:rPr>
          <w:rFonts w:ascii="Euclid Circular A" w:hAnsi="Euclid Circular A"/>
          <w:color w:val="000000" w:themeColor="text1"/>
          <w:sz w:val="24"/>
          <w:szCs w:val="24"/>
        </w:rPr>
      </w:pPr>
      <w:r w:rsidRPr="00095F0A">
        <w:rPr>
          <w:rFonts w:ascii="Euclid Circular A" w:hAnsi="Euclid Circular A"/>
          <w:color w:val="000000" w:themeColor="text1"/>
          <w:sz w:val="24"/>
          <w:szCs w:val="24"/>
        </w:rPr>
        <w:t>Een van de centrale concepten is betrouwbaarheid, dat binnen de journalistieke informatieverzameling vaak wordt gelijkgesteld aan nauwkeurigheid</w:t>
      </w:r>
      <w:r w:rsidR="00147892" w:rsidRPr="00147892">
        <w:rPr>
          <w:rFonts w:ascii="Euclid Circular A" w:hAnsi="Euclid Circular A"/>
          <w:color w:val="000000" w:themeColor="text1"/>
          <w:sz w:val="24"/>
          <w:szCs w:val="24"/>
        </w:rPr>
        <w:t xml:space="preserve"> (Kovach &amp; Rosenstiel, 2014, pp. 56-60). McQuail en Deuze (2020) stellen echter dat journalistieke betrouwbaarheid een breder begrip is en uit twee componenten bestaat: nauwkeurigheid en volledigheid </w:t>
      </w:r>
      <w:r w:rsidR="00147892">
        <w:rPr>
          <w:rFonts w:ascii="Euclid Circular A" w:hAnsi="Euclid Circular A"/>
          <w:color w:val="000000" w:themeColor="text1"/>
          <w:sz w:val="24"/>
          <w:szCs w:val="24"/>
        </w:rPr>
        <w:fldChar w:fldCharType="begin"/>
      </w:r>
      <w:r w:rsidR="00147892">
        <w:rPr>
          <w:rFonts w:ascii="Euclid Circular A" w:hAnsi="Euclid Circular A"/>
          <w:color w:val="000000" w:themeColor="text1"/>
          <w:sz w:val="24"/>
          <w:szCs w:val="24"/>
        </w:rPr>
        <w:instrText xml:space="preserve"> ADDIN ZOTERO_ITEM CSL_CITATION {"citationID":"OOY5Z1zJ","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147892">
        <w:rPr>
          <w:rFonts w:ascii="Euclid Circular A" w:hAnsi="Euclid Circular A"/>
          <w:color w:val="000000" w:themeColor="text1"/>
          <w:sz w:val="24"/>
          <w:szCs w:val="24"/>
        </w:rPr>
        <w:fldChar w:fldCharType="separate"/>
      </w:r>
      <w:r w:rsidR="00147892" w:rsidRPr="00147892">
        <w:rPr>
          <w:rFonts w:ascii="Euclid Circular A" w:hAnsi="Euclid Circular A"/>
          <w:sz w:val="24"/>
        </w:rPr>
        <w:t>(McQuail &amp; Deuze, 2020</w:t>
      </w:r>
      <w:r w:rsidR="00147892">
        <w:rPr>
          <w:rFonts w:ascii="Euclid Circular A" w:hAnsi="Euclid Circular A"/>
          <w:sz w:val="24"/>
        </w:rPr>
        <w:t>: p.217</w:t>
      </w:r>
      <w:r w:rsidR="00147892" w:rsidRPr="00147892">
        <w:rPr>
          <w:rFonts w:ascii="Euclid Circular A" w:hAnsi="Euclid Circular A"/>
          <w:sz w:val="24"/>
        </w:rPr>
        <w:t>)</w:t>
      </w:r>
      <w:r w:rsidR="00147892">
        <w:rPr>
          <w:rFonts w:ascii="Euclid Circular A" w:hAnsi="Euclid Circular A"/>
          <w:color w:val="000000" w:themeColor="text1"/>
          <w:sz w:val="24"/>
          <w:szCs w:val="24"/>
        </w:rPr>
        <w:fldChar w:fldCharType="end"/>
      </w:r>
      <w:r w:rsidR="00147892" w:rsidRPr="00147892">
        <w:rPr>
          <w:rFonts w:ascii="Euclid Circular A" w:hAnsi="Euclid Circular A"/>
          <w:color w:val="000000" w:themeColor="text1"/>
          <w:sz w:val="24"/>
          <w:szCs w:val="24"/>
        </w:rPr>
        <w:t xml:space="preserve">. Nauwkeurigheid verwijst naar het correct weergeven van feiten en </w:t>
      </w:r>
      <w:r w:rsidR="00BB109D">
        <w:rPr>
          <w:rFonts w:ascii="Euclid Circular A" w:hAnsi="Euclid Circular A"/>
          <w:color w:val="000000" w:themeColor="text1"/>
          <w:sz w:val="24"/>
          <w:szCs w:val="24"/>
        </w:rPr>
        <w:t>de mogelijkheid het</w:t>
      </w:r>
      <w:r w:rsidR="00147892" w:rsidRPr="00147892">
        <w:rPr>
          <w:rFonts w:ascii="Euclid Circular A" w:hAnsi="Euclid Circular A"/>
          <w:color w:val="000000" w:themeColor="text1"/>
          <w:sz w:val="24"/>
          <w:szCs w:val="24"/>
        </w:rPr>
        <w:t xml:space="preserve"> systematisch </w:t>
      </w:r>
      <w:r w:rsidR="00BB109D">
        <w:rPr>
          <w:rFonts w:ascii="Euclid Circular A" w:hAnsi="Euclid Circular A"/>
          <w:color w:val="000000" w:themeColor="text1"/>
          <w:sz w:val="24"/>
          <w:szCs w:val="24"/>
        </w:rPr>
        <w:t xml:space="preserve">te </w:t>
      </w:r>
      <w:r w:rsidR="00746549" w:rsidRPr="00147892">
        <w:rPr>
          <w:rFonts w:ascii="Euclid Circular A" w:hAnsi="Euclid Circular A"/>
          <w:color w:val="000000" w:themeColor="text1"/>
          <w:sz w:val="24"/>
          <w:szCs w:val="24"/>
        </w:rPr>
        <w:t>verifiëren</w:t>
      </w:r>
      <w:r w:rsidR="00147892" w:rsidRPr="00147892">
        <w:rPr>
          <w:rFonts w:ascii="Euclid Circular A" w:hAnsi="Euclid Circular A"/>
          <w:color w:val="000000" w:themeColor="text1"/>
          <w:sz w:val="24"/>
          <w:szCs w:val="24"/>
        </w:rPr>
        <w:t xml:space="preserve"> in het onderzoeksproces </w:t>
      </w:r>
      <w:r w:rsidR="0065387F">
        <w:rPr>
          <w:rFonts w:ascii="Euclid Circular A" w:hAnsi="Euclid Circular A"/>
          <w:color w:val="000000" w:themeColor="text1"/>
          <w:sz w:val="24"/>
          <w:szCs w:val="24"/>
        </w:rPr>
        <w:fldChar w:fldCharType="begin"/>
      </w:r>
      <w:r w:rsidR="0065387F">
        <w:rPr>
          <w:rFonts w:ascii="Euclid Circular A" w:hAnsi="Euclid Circular A"/>
          <w:color w:val="000000" w:themeColor="text1"/>
          <w:sz w:val="24"/>
          <w:szCs w:val="24"/>
        </w:rPr>
        <w:instrText xml:space="preserve"> ADDIN ZOTERO_ITEM CSL_CITATION {"citationID":"M4ap6Y3M","properties":{"formattedCitation":"(Shapiro et al., 2013)","plainCitation":"(Shapiro et al., 2013)","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65387F">
        <w:rPr>
          <w:rFonts w:ascii="Euclid Circular A" w:hAnsi="Euclid Circular A"/>
          <w:color w:val="000000" w:themeColor="text1"/>
          <w:sz w:val="24"/>
          <w:szCs w:val="24"/>
        </w:rPr>
        <w:fldChar w:fldCharType="separate"/>
      </w:r>
      <w:r w:rsidR="0065387F" w:rsidRPr="0065387F">
        <w:rPr>
          <w:rFonts w:ascii="Euclid Circular A" w:hAnsi="Euclid Circular A"/>
          <w:sz w:val="24"/>
        </w:rPr>
        <w:t>(Shapiro et al., 2013</w:t>
      </w:r>
      <w:r w:rsidR="00C9050C">
        <w:rPr>
          <w:rFonts w:ascii="Euclid Circular A" w:hAnsi="Euclid Circular A"/>
          <w:sz w:val="24"/>
        </w:rPr>
        <w:t>: p.658</w:t>
      </w:r>
      <w:r w:rsidR="0065387F" w:rsidRPr="0065387F">
        <w:rPr>
          <w:rFonts w:ascii="Euclid Circular A" w:hAnsi="Euclid Circular A"/>
          <w:sz w:val="24"/>
        </w:rPr>
        <w:t>)</w:t>
      </w:r>
      <w:r w:rsidR="0065387F">
        <w:rPr>
          <w:rFonts w:ascii="Euclid Circular A" w:hAnsi="Euclid Circular A"/>
          <w:color w:val="000000" w:themeColor="text1"/>
          <w:sz w:val="24"/>
          <w:szCs w:val="24"/>
        </w:rPr>
        <w:fldChar w:fldCharType="end"/>
      </w:r>
      <w:r w:rsidR="00147892" w:rsidRPr="00147892">
        <w:rPr>
          <w:rFonts w:ascii="Euclid Circular A" w:hAnsi="Euclid Circular A"/>
          <w:color w:val="000000" w:themeColor="text1"/>
          <w:sz w:val="24"/>
          <w:szCs w:val="24"/>
        </w:rPr>
        <w:t xml:space="preserve">. Volledigheid daarentegen betreft het zorgvuldig gebruik van bronnen en het evenwichtig belichten van verschillende perspectieven </w:t>
      </w:r>
      <w:r w:rsidR="00C9050C">
        <w:rPr>
          <w:rFonts w:ascii="Euclid Circular A" w:hAnsi="Euclid Circular A"/>
          <w:color w:val="000000" w:themeColor="text1"/>
          <w:sz w:val="24"/>
          <w:szCs w:val="24"/>
        </w:rPr>
        <w:fldChar w:fldCharType="begin"/>
      </w:r>
      <w:r w:rsidR="00C9050C">
        <w:rPr>
          <w:rFonts w:ascii="Euclid Circular A" w:hAnsi="Euclid Circular A"/>
          <w:color w:val="000000" w:themeColor="text1"/>
          <w:sz w:val="24"/>
          <w:szCs w:val="24"/>
        </w:rPr>
        <w:instrText xml:space="preserve"> ADDIN ZOTERO_ITEM CSL_CITATION {"citationID":"iyZJWlwC","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C9050C">
        <w:rPr>
          <w:rFonts w:ascii="Euclid Circular A" w:hAnsi="Euclid Circular A"/>
          <w:color w:val="000000" w:themeColor="text1"/>
          <w:sz w:val="24"/>
          <w:szCs w:val="24"/>
        </w:rPr>
        <w:fldChar w:fldCharType="separate"/>
      </w:r>
      <w:r w:rsidR="00C9050C" w:rsidRPr="00C9050C">
        <w:rPr>
          <w:rFonts w:ascii="Euclid Circular A" w:hAnsi="Euclid Circular A"/>
          <w:sz w:val="24"/>
        </w:rPr>
        <w:t>(McQuail &amp; Deuze, 2020)</w:t>
      </w:r>
      <w:r w:rsidR="00C9050C">
        <w:rPr>
          <w:rFonts w:ascii="Euclid Circular A" w:hAnsi="Euclid Circular A"/>
          <w:color w:val="000000" w:themeColor="text1"/>
          <w:sz w:val="24"/>
          <w:szCs w:val="24"/>
        </w:rPr>
        <w:fldChar w:fldCharType="end"/>
      </w:r>
      <w:r w:rsidR="00746549">
        <w:rPr>
          <w:rFonts w:ascii="Euclid Circular A" w:hAnsi="Euclid Circular A"/>
          <w:color w:val="000000" w:themeColor="text1"/>
          <w:sz w:val="24"/>
          <w:szCs w:val="24"/>
        </w:rPr>
        <w:t>.</w:t>
      </w:r>
    </w:p>
    <w:p w14:paraId="05067D3A" w14:textId="77777777" w:rsidR="00FE0AC8" w:rsidRPr="00FE0AC8" w:rsidRDefault="00FE0AC8" w:rsidP="00FE0AC8">
      <w:pPr>
        <w:spacing w:line="360" w:lineRule="auto"/>
        <w:jc w:val="both"/>
        <w:rPr>
          <w:rFonts w:ascii="Euclid Circular A" w:hAnsi="Euclid Circular A"/>
          <w:color w:val="000000" w:themeColor="text1"/>
          <w:sz w:val="24"/>
          <w:szCs w:val="24"/>
        </w:rPr>
      </w:pPr>
      <w:r w:rsidRPr="00FE0AC8">
        <w:rPr>
          <w:rFonts w:ascii="Euclid Circular A" w:hAnsi="Euclid Circular A"/>
          <w:color w:val="000000" w:themeColor="text1"/>
          <w:sz w:val="24"/>
          <w:szCs w:val="24"/>
        </w:rPr>
        <w:t>Deze tweedeling vormt een brug naar de benadering van Diekerhof (2021), die stelt dat betrouwbaarheid geen inherent waarneembaar kenmerk is van informatie of bronnen, maar een toegeschreven eigenschap die voortkomt uit journalistieke activiteiten. Betrouwbaarheid manifesteert zich volgens haar in het streven van journalisten om betrouwbare verhalen te leveren, wat zij operationaliseert als het nastreven van zowel nauwkeurigheid als volledigheid in hun informatieverzameling (Diekerhof, 2021). Zo koppelt Diekerhof de abstracte componenten van McQuail en Deuze aan de praktische inspanningen van journalisten, waarbij betrouwbaarheid niet slechts een doel is, maar ook een resultaat van hun werkwijze."</w:t>
      </w:r>
    </w:p>
    <w:p w14:paraId="5EEA7BD8" w14:textId="0DB3820F" w:rsidR="00AD7788" w:rsidRPr="00147892" w:rsidRDefault="00503A70" w:rsidP="002416F0">
      <w:pPr>
        <w:spacing w:line="360" w:lineRule="auto"/>
        <w:jc w:val="both"/>
        <w:rPr>
          <w:rFonts w:ascii="Euclid Circular A" w:hAnsi="Euclid Circular A"/>
          <w:color w:val="FF0000"/>
          <w:sz w:val="24"/>
          <w:szCs w:val="24"/>
        </w:rPr>
      </w:pPr>
      <w:r w:rsidRPr="00147892">
        <w:rPr>
          <w:rFonts w:ascii="Euclid Circular A" w:hAnsi="Euclid Circular A"/>
          <w:color w:val="000000" w:themeColor="text1"/>
          <w:sz w:val="24"/>
          <w:szCs w:val="24"/>
        </w:rPr>
        <w:t>Vertrouwen</w:t>
      </w:r>
      <w:r w:rsidR="00AD28C3" w:rsidRPr="00147892">
        <w:rPr>
          <w:rFonts w:ascii="Euclid Circular A" w:hAnsi="Euclid Circular A"/>
          <w:color w:val="000000" w:themeColor="text1"/>
          <w:sz w:val="24"/>
          <w:szCs w:val="24"/>
        </w:rPr>
        <w:t xml:space="preserve"> wordt </w:t>
      </w:r>
      <w:r w:rsidR="00FC345D" w:rsidRPr="00147892">
        <w:rPr>
          <w:rFonts w:ascii="Euclid Circular A" w:hAnsi="Euclid Circular A"/>
          <w:color w:val="000000" w:themeColor="text1"/>
          <w:sz w:val="24"/>
          <w:szCs w:val="24"/>
        </w:rPr>
        <w:t>gedefinieerd</w:t>
      </w:r>
      <w:r w:rsidR="00AD28C3" w:rsidRPr="00147892">
        <w:rPr>
          <w:rFonts w:ascii="Euclid Circular A" w:hAnsi="Euclid Circular A"/>
          <w:color w:val="000000" w:themeColor="text1"/>
          <w:sz w:val="24"/>
          <w:szCs w:val="24"/>
        </w:rPr>
        <w:t xml:space="preserve"> in de Oxford Dictionary of English als: “acceptance of the truth of a statement without evidence or investigation” </w:t>
      </w:r>
      <w:r w:rsidR="00FC345D" w:rsidRPr="00147892">
        <w:rPr>
          <w:rFonts w:ascii="Euclid Circular A" w:hAnsi="Euclid Circular A"/>
          <w:color w:val="000000" w:themeColor="text1"/>
          <w:sz w:val="24"/>
          <w:szCs w:val="24"/>
        </w:rPr>
        <w:fldChar w:fldCharType="begin"/>
      </w:r>
      <w:r w:rsidR="00FC345D" w:rsidRPr="00147892">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00FC345D" w:rsidRPr="00147892">
        <w:rPr>
          <w:rFonts w:ascii="Euclid Circular A" w:hAnsi="Euclid Circular A"/>
          <w:color w:val="000000" w:themeColor="text1"/>
          <w:sz w:val="24"/>
          <w:szCs w:val="24"/>
        </w:rPr>
        <w:fldChar w:fldCharType="separate"/>
      </w:r>
      <w:r w:rsidR="00FC345D" w:rsidRPr="00147892">
        <w:rPr>
          <w:rFonts w:ascii="Euclid Circular A" w:hAnsi="Euclid Circular A"/>
          <w:sz w:val="24"/>
        </w:rPr>
        <w:t>(Stevenson, 2015)</w:t>
      </w:r>
      <w:r w:rsidR="00FC345D" w:rsidRPr="00147892">
        <w:rPr>
          <w:rFonts w:ascii="Euclid Circular A" w:hAnsi="Euclid Circular A"/>
          <w:color w:val="000000" w:themeColor="text1"/>
          <w:sz w:val="24"/>
          <w:szCs w:val="24"/>
        </w:rPr>
        <w:fldChar w:fldCharType="end"/>
      </w:r>
      <w:r w:rsidR="00AD28C3" w:rsidRPr="00147892">
        <w:rPr>
          <w:rFonts w:ascii="Euclid Circular A" w:hAnsi="Euclid Circular A"/>
          <w:color w:val="000000" w:themeColor="text1"/>
          <w:sz w:val="24"/>
          <w:szCs w:val="24"/>
        </w:rPr>
        <w:t xml:space="preserve">. </w:t>
      </w:r>
      <w:r w:rsidR="00CD0AF8" w:rsidRPr="00147892">
        <w:rPr>
          <w:rFonts w:ascii="Euclid Circular A" w:hAnsi="Euclid Circular A"/>
          <w:color w:val="000000" w:themeColor="text1"/>
          <w:sz w:val="24"/>
          <w:szCs w:val="24"/>
        </w:rPr>
        <w:t xml:space="preserve">Het is toekomstgericht en verwijst naar de verwachting dat </w:t>
      </w:r>
      <w:r w:rsidR="00CD0AF8" w:rsidRPr="00147892">
        <w:rPr>
          <w:rFonts w:ascii="Euclid Circular A" w:hAnsi="Euclid Circular A"/>
          <w:color w:val="000000" w:themeColor="text1"/>
          <w:sz w:val="24"/>
          <w:szCs w:val="24"/>
        </w:rPr>
        <w:lastRenderedPageBreak/>
        <w:t xml:space="preserve">een nieuwsmedium betrouwbare en waarheidsgetrouwe informatie levert, evenals naar de verwachting dat de media verschillende maatschappelijke taken naar tevredenheid vervullen </w:t>
      </w:r>
      <w:r w:rsidR="00CD0AF8" w:rsidRPr="00147892">
        <w:rPr>
          <w:rFonts w:ascii="Euclid Circular A" w:hAnsi="Euclid Circular A"/>
          <w:color w:val="000000" w:themeColor="text1"/>
          <w:sz w:val="24"/>
          <w:szCs w:val="24"/>
        </w:rPr>
        <w:fldChar w:fldCharType="begin"/>
      </w:r>
      <w:r w:rsidR="00CD0AF8" w:rsidRPr="00147892">
        <w:rPr>
          <w:rFonts w:ascii="Euclid Circular A" w:hAnsi="Euclid Circular A"/>
          <w:color w:val="000000" w:themeColor="text1"/>
          <w:sz w:val="24"/>
          <w:szCs w:val="24"/>
        </w:rPr>
        <w:instrText xml:space="preserve"> ADDIN ZOTERO_ITEM CSL_CITATION {"citationID":"24MTvwn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CD0AF8" w:rsidRPr="00147892">
        <w:rPr>
          <w:rFonts w:ascii="Euclid Circular A" w:hAnsi="Euclid Circular A"/>
          <w:color w:val="000000" w:themeColor="text1"/>
          <w:sz w:val="24"/>
          <w:szCs w:val="24"/>
        </w:rPr>
        <w:fldChar w:fldCharType="separate"/>
      </w:r>
      <w:r w:rsidR="00CD0AF8" w:rsidRPr="00147892">
        <w:rPr>
          <w:rFonts w:ascii="Euclid Circular A" w:hAnsi="Euclid Circular A"/>
          <w:sz w:val="24"/>
        </w:rPr>
        <w:t>(van Dalen, 2020)</w:t>
      </w:r>
      <w:r w:rsidR="00CD0AF8" w:rsidRPr="00147892">
        <w:rPr>
          <w:rFonts w:ascii="Euclid Circular A" w:hAnsi="Euclid Circular A"/>
          <w:color w:val="000000" w:themeColor="text1"/>
          <w:sz w:val="24"/>
          <w:szCs w:val="24"/>
        </w:rPr>
        <w:fldChar w:fldCharType="end"/>
      </w:r>
      <w:r w:rsidR="00CD0AF8" w:rsidRPr="00147892">
        <w:rPr>
          <w:rFonts w:ascii="Euclid Circular A" w:hAnsi="Euclid Circular A"/>
          <w:color w:val="000000" w:themeColor="text1"/>
          <w:sz w:val="24"/>
          <w:szCs w:val="24"/>
        </w:rPr>
        <w:t>.</w:t>
      </w:r>
      <w:r w:rsidR="00CD0AF8" w:rsidRPr="00147892">
        <w:rPr>
          <w:rFonts w:ascii="Euclid Circular A" w:hAnsi="Euclid Circular A"/>
          <w:color w:val="000000" w:themeColor="text1"/>
          <w:sz w:val="24"/>
          <w:szCs w:val="24"/>
        </w:rPr>
        <w:t xml:space="preserve"> </w:t>
      </w:r>
      <w:r w:rsidR="000B2959" w:rsidRPr="00147892">
        <w:rPr>
          <w:rFonts w:ascii="Euclid Circular A" w:hAnsi="Euclid Circular A"/>
          <w:color w:val="000000" w:themeColor="text1"/>
          <w:sz w:val="24"/>
          <w:szCs w:val="24"/>
        </w:rPr>
        <w:t>Hiernaast is v</w:t>
      </w:r>
      <w:r w:rsidR="00BD7B09" w:rsidRPr="00147892">
        <w:rPr>
          <w:rFonts w:ascii="Euclid Circular A" w:hAnsi="Euclid Circular A"/>
          <w:color w:val="000000" w:themeColor="text1"/>
          <w:sz w:val="24"/>
          <w:szCs w:val="24"/>
        </w:rPr>
        <w:t xml:space="preserve">ertrouwen </w:t>
      </w:r>
      <w:r w:rsidR="00B97E71" w:rsidRPr="00147892">
        <w:rPr>
          <w:rFonts w:ascii="Euclid Circular A" w:hAnsi="Euclid Circular A"/>
          <w:color w:val="000000" w:themeColor="text1"/>
          <w:sz w:val="24"/>
          <w:szCs w:val="24"/>
        </w:rPr>
        <w:t>voor beide partijen</w:t>
      </w:r>
      <w:r w:rsidR="001A6D3A" w:rsidRPr="00147892">
        <w:rPr>
          <w:rFonts w:ascii="Euclid Circular A" w:hAnsi="Euclid Circular A"/>
          <w:color w:val="000000" w:themeColor="text1"/>
          <w:sz w:val="24"/>
          <w:szCs w:val="24"/>
        </w:rPr>
        <w:t>:</w:t>
      </w:r>
      <w:r w:rsidR="00CE5F09" w:rsidRPr="00147892">
        <w:rPr>
          <w:rFonts w:ascii="Euclid Circular A" w:hAnsi="Euclid Circular A"/>
          <w:color w:val="000000" w:themeColor="text1"/>
          <w:sz w:val="24"/>
          <w:szCs w:val="24"/>
        </w:rPr>
        <w:t xml:space="preserve"> lezer en nieuwsmaker</w:t>
      </w:r>
      <w:r w:rsidR="001A6D3A" w:rsidRPr="00147892">
        <w:rPr>
          <w:rFonts w:ascii="Euclid Circular A" w:hAnsi="Euclid Circular A"/>
          <w:color w:val="000000" w:themeColor="text1"/>
          <w:sz w:val="24"/>
          <w:szCs w:val="24"/>
        </w:rPr>
        <w:t>,</w:t>
      </w:r>
      <w:r w:rsidR="00B97E71" w:rsidRPr="00147892">
        <w:rPr>
          <w:rFonts w:ascii="Euclid Circular A" w:hAnsi="Euclid Circular A"/>
          <w:color w:val="000000" w:themeColor="text1"/>
          <w:sz w:val="24"/>
          <w:szCs w:val="24"/>
        </w:rPr>
        <w:t xml:space="preserve"> </w:t>
      </w:r>
      <w:r w:rsidR="00B97E71" w:rsidRPr="00147892">
        <w:rPr>
          <w:rFonts w:ascii="Euclid Circular A" w:hAnsi="Euclid Circular A"/>
          <w:color w:val="000000" w:themeColor="text1"/>
          <w:sz w:val="24"/>
          <w:szCs w:val="24"/>
        </w:rPr>
        <w:t>het streven</w:t>
      </w:r>
      <w:r w:rsidR="00BD7B09" w:rsidRPr="00147892">
        <w:rPr>
          <w:rFonts w:ascii="Euclid Circular A" w:hAnsi="Euclid Circular A"/>
          <w:color w:val="000000" w:themeColor="text1"/>
          <w:sz w:val="24"/>
          <w:szCs w:val="24"/>
        </w:rPr>
        <w:t xml:space="preserve"> naar de waarheid</w:t>
      </w:r>
      <w:r w:rsidR="000055F1" w:rsidRPr="00147892">
        <w:rPr>
          <w:rFonts w:ascii="Euclid Circular A" w:hAnsi="Euclid Circular A"/>
          <w:color w:val="000000" w:themeColor="text1"/>
          <w:sz w:val="24"/>
          <w:szCs w:val="24"/>
        </w:rPr>
        <w:t xml:space="preserve"> zoals beschreven in het boek van Kovach en Rosenstiel (2014)</w:t>
      </w:r>
      <w:r w:rsidR="00BD7B09" w:rsidRPr="00147892">
        <w:rPr>
          <w:rFonts w:ascii="Euclid Circular A" w:hAnsi="Euclid Circular A"/>
          <w:color w:val="000000" w:themeColor="text1"/>
          <w:sz w:val="24"/>
          <w:szCs w:val="24"/>
        </w:rPr>
        <w:t xml:space="preserve">. </w:t>
      </w:r>
      <w:r w:rsidR="002416F0" w:rsidRPr="00147892">
        <w:rPr>
          <w:rFonts w:ascii="Euclid Circular A" w:hAnsi="Euclid Circular A"/>
          <w:color w:val="000000" w:themeColor="text1"/>
          <w:sz w:val="24"/>
          <w:szCs w:val="24"/>
        </w:rPr>
        <w:t>Vertrouwen</w:t>
      </w:r>
      <w:r w:rsidR="008332AF" w:rsidRPr="00147892">
        <w:rPr>
          <w:rFonts w:ascii="Euclid Circular A" w:hAnsi="Euclid Circular A"/>
          <w:color w:val="000000" w:themeColor="text1"/>
          <w:sz w:val="24"/>
          <w:szCs w:val="24"/>
        </w:rPr>
        <w:t xml:space="preserve"> is daarmee</w:t>
      </w:r>
      <w:r w:rsidR="002416F0" w:rsidRPr="00147892">
        <w:rPr>
          <w:rFonts w:ascii="Euclid Circular A" w:hAnsi="Euclid Circular A"/>
          <w:color w:val="000000" w:themeColor="text1"/>
          <w:sz w:val="24"/>
          <w:szCs w:val="24"/>
        </w:rPr>
        <w:t xml:space="preserve"> een meer algemeen ondergeschikt concept dat betrekking heeft op de complexe relatie tussen vertrouwenspersoon</w:t>
      </w:r>
      <w:r w:rsidR="00207842" w:rsidRPr="00147892">
        <w:rPr>
          <w:rFonts w:ascii="Euclid Circular A" w:hAnsi="Euclid Circular A"/>
          <w:color w:val="000000" w:themeColor="text1"/>
          <w:sz w:val="24"/>
          <w:szCs w:val="24"/>
        </w:rPr>
        <w:t xml:space="preserve"> A</w:t>
      </w:r>
      <w:r w:rsidR="002416F0" w:rsidRPr="00147892">
        <w:rPr>
          <w:rFonts w:ascii="Euclid Circular A" w:hAnsi="Euclid Circular A"/>
          <w:color w:val="000000" w:themeColor="text1"/>
          <w:sz w:val="24"/>
          <w:szCs w:val="24"/>
        </w:rPr>
        <w:t xml:space="preserve"> en vertrouwenspersoon</w:t>
      </w:r>
      <w:r w:rsidR="00207842" w:rsidRPr="00147892">
        <w:rPr>
          <w:rFonts w:ascii="Euclid Circular A" w:hAnsi="Euclid Circular A"/>
          <w:color w:val="000000" w:themeColor="text1"/>
          <w:sz w:val="24"/>
          <w:szCs w:val="24"/>
        </w:rPr>
        <w:t xml:space="preserve"> B</w:t>
      </w:r>
      <w:r w:rsidR="00A80BE9" w:rsidRPr="00147892">
        <w:rPr>
          <w:rFonts w:ascii="Euclid Circular A" w:hAnsi="Euclid Circular A"/>
          <w:color w:val="000000" w:themeColor="text1"/>
          <w:sz w:val="24"/>
          <w:szCs w:val="24"/>
        </w:rPr>
        <w:t xml:space="preserve"> </w:t>
      </w:r>
      <w:r w:rsidR="002416F0" w:rsidRPr="00147892">
        <w:rPr>
          <w:rFonts w:ascii="Euclid Circular A" w:hAnsi="Euclid Circular A"/>
          <w:color w:val="000000" w:themeColor="text1"/>
          <w:sz w:val="24"/>
          <w:szCs w:val="24"/>
        </w:rPr>
        <w:t>(Henke et al., 2020: p.301).</w:t>
      </w:r>
      <w:r w:rsidR="002416F0" w:rsidRPr="00147892">
        <w:rPr>
          <w:rFonts w:ascii="Euclid Circular A" w:hAnsi="Euclid Circular A"/>
          <w:color w:val="FF0000"/>
          <w:sz w:val="24"/>
          <w:szCs w:val="24"/>
        </w:rPr>
        <w:t xml:space="preserve"> </w:t>
      </w:r>
    </w:p>
    <w:p w14:paraId="13450B6C" w14:textId="3F56AF73" w:rsidR="00F4616D" w:rsidRPr="00147892" w:rsidRDefault="00503A70"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it vertrouwen impliceert een inherent</w:t>
      </w:r>
      <w:r w:rsidR="00767406" w:rsidRPr="00147892">
        <w:rPr>
          <w:rFonts w:ascii="Euclid Circular A" w:hAnsi="Euclid Circular A"/>
          <w:color w:val="000000" w:themeColor="text1"/>
          <w:sz w:val="24"/>
          <w:szCs w:val="24"/>
        </w:rPr>
        <w:t>e afhankelijkheid</w:t>
      </w:r>
      <w:r w:rsidRPr="00147892">
        <w:rPr>
          <w:rFonts w:ascii="Euclid Circular A" w:hAnsi="Euclid Circular A"/>
          <w:color w:val="000000" w:themeColor="text1"/>
          <w:sz w:val="24"/>
          <w:szCs w:val="24"/>
        </w:rPr>
        <w:t>, omdat lezers niet het hele nieuwsmaakproces kunnen volgen. Wanneer deze verwachtingen niet worden waargemaakt, lopen lezers het risico van verkeerde informatie of gemist belangrijk nieuws. Vertrouwen</w:t>
      </w:r>
      <w:r w:rsidR="000D423C" w:rsidRPr="00147892">
        <w:rPr>
          <w:rFonts w:ascii="Euclid Circular A" w:hAnsi="Euclid Circular A"/>
          <w:color w:val="000000" w:themeColor="text1"/>
          <w:sz w:val="24"/>
          <w:szCs w:val="24"/>
        </w:rPr>
        <w:t xml:space="preserve"> in de journalistiek</w:t>
      </w:r>
      <w:r w:rsidRPr="00147892">
        <w:rPr>
          <w:rFonts w:ascii="Euclid Circular A" w:hAnsi="Euclid Circular A"/>
          <w:color w:val="000000" w:themeColor="text1"/>
          <w:sz w:val="24"/>
          <w:szCs w:val="24"/>
        </w:rPr>
        <w:t xml:space="preserve"> is een vorm van institutioneel vertrouwen, vergelijkbaar met vertrouwen in bijvoorbeeld de overhei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 p.3)</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r w:rsidR="000D423C" w:rsidRPr="00147892">
        <w:rPr>
          <w:rFonts w:ascii="Euclid Circular A" w:hAnsi="Euclid Circular A"/>
          <w:color w:val="000000" w:themeColor="text1"/>
          <w:sz w:val="24"/>
          <w:szCs w:val="24"/>
        </w:rPr>
        <w:t>Vertrouwen</w:t>
      </w:r>
      <w:r w:rsidR="00E3565B" w:rsidRPr="00147892">
        <w:rPr>
          <w:rFonts w:ascii="Euclid Circular A" w:hAnsi="Euclid Circular A"/>
          <w:color w:val="000000" w:themeColor="text1"/>
          <w:sz w:val="24"/>
          <w:szCs w:val="24"/>
        </w:rPr>
        <w:t xml:space="preserve"> bij de lezer kan o</w:t>
      </w:r>
      <w:r w:rsidR="007B6246" w:rsidRPr="00147892">
        <w:rPr>
          <w:rFonts w:ascii="Euclid Circular A" w:hAnsi="Euclid Circular A"/>
          <w:color w:val="000000" w:themeColor="text1"/>
          <w:sz w:val="24"/>
          <w:szCs w:val="24"/>
        </w:rPr>
        <w:t xml:space="preserve">ok gebaseerd </w:t>
      </w:r>
      <w:r w:rsidR="00E3565B" w:rsidRPr="00147892">
        <w:rPr>
          <w:rFonts w:ascii="Euclid Circular A" w:hAnsi="Euclid Circular A"/>
          <w:color w:val="000000" w:themeColor="text1"/>
          <w:sz w:val="24"/>
          <w:szCs w:val="24"/>
        </w:rPr>
        <w:t xml:space="preserve">worden </w:t>
      </w:r>
      <w:r w:rsidR="007B6246" w:rsidRPr="00147892">
        <w:rPr>
          <w:rFonts w:ascii="Euclid Circular A" w:hAnsi="Euclid Circular A"/>
          <w:color w:val="000000" w:themeColor="text1"/>
          <w:sz w:val="24"/>
          <w:szCs w:val="24"/>
        </w:rPr>
        <w:t>op ongecorroleerde</w:t>
      </w:r>
      <w:r w:rsidR="00A67193" w:rsidRPr="00147892">
        <w:rPr>
          <w:rFonts w:ascii="Euclid Circular A" w:hAnsi="Euclid Circular A"/>
          <w:color w:val="000000" w:themeColor="text1"/>
          <w:sz w:val="24"/>
          <w:szCs w:val="24"/>
        </w:rPr>
        <w:t xml:space="preserve"> interpersoonlijke ervaringen</w:t>
      </w:r>
      <w:r w:rsidR="00E3565B" w:rsidRPr="00147892">
        <w:rPr>
          <w:rFonts w:ascii="Euclid Circular A" w:hAnsi="Euclid Circular A"/>
          <w:color w:val="000000" w:themeColor="text1"/>
          <w:sz w:val="24"/>
          <w:szCs w:val="24"/>
        </w:rPr>
        <w:t xml:space="preserve">, wantrouwen van instanties schemert door van bijvoorbeeld politiek naar het nieuws </w:t>
      </w:r>
      <w:r w:rsidR="00A67193" w:rsidRPr="00147892">
        <w:rPr>
          <w:rFonts w:ascii="Euclid Circular A" w:hAnsi="Euclid Circular A"/>
          <w:color w:val="000000" w:themeColor="text1"/>
          <w:sz w:val="24"/>
          <w:szCs w:val="24"/>
        </w:rPr>
        <w:fldChar w:fldCharType="begin"/>
      </w:r>
      <w:r w:rsidR="00A67193" w:rsidRPr="00147892">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A67193" w:rsidRPr="00147892">
        <w:rPr>
          <w:rFonts w:ascii="Euclid Circular A" w:hAnsi="Euclid Circular A"/>
          <w:color w:val="000000" w:themeColor="text1"/>
          <w:sz w:val="24"/>
          <w:szCs w:val="24"/>
        </w:rPr>
        <w:fldChar w:fldCharType="separate"/>
      </w:r>
      <w:r w:rsidR="00A67193" w:rsidRPr="00147892">
        <w:rPr>
          <w:rFonts w:ascii="Euclid Circular A" w:hAnsi="Euclid Circular A"/>
          <w:sz w:val="24"/>
        </w:rPr>
        <w:t>(Peters &amp; Broersma, 2012)</w:t>
      </w:r>
      <w:r w:rsidR="00A67193" w:rsidRPr="00147892">
        <w:rPr>
          <w:rFonts w:ascii="Euclid Circular A" w:hAnsi="Euclid Circular A"/>
          <w:color w:val="000000" w:themeColor="text1"/>
          <w:sz w:val="24"/>
          <w:szCs w:val="24"/>
        </w:rPr>
        <w:fldChar w:fldCharType="end"/>
      </w:r>
      <w:r w:rsidR="00A67193" w:rsidRPr="00147892">
        <w:rPr>
          <w:rFonts w:ascii="Euclid Circular A" w:hAnsi="Euclid Circular A"/>
          <w:color w:val="000000" w:themeColor="text1"/>
          <w:sz w:val="24"/>
          <w:szCs w:val="24"/>
        </w:rPr>
        <w:t xml:space="preserve">.  </w:t>
      </w:r>
      <w:r w:rsidR="00DE4F8F" w:rsidRPr="00147892">
        <w:rPr>
          <w:rFonts w:ascii="Euclid Circular A" w:hAnsi="Euclid Circular A"/>
          <w:color w:val="000000" w:themeColor="text1"/>
          <w:sz w:val="24"/>
          <w:szCs w:val="24"/>
        </w:rPr>
        <w:t xml:space="preserve">Vertrouwen in nieuwsmedia wordt in het literatuur onderzoek van </w:t>
      </w:r>
      <w:r w:rsidR="00DE4F8F"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tH54PI1H","properties":{"formattedCitation":"(Fawzi et al., 2021)","plainCitation":"(Fawzi et al., 2021)","dontUpdate":true,"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DE4F8F" w:rsidRPr="00147892">
        <w:rPr>
          <w:rFonts w:ascii="Euclid Circular A" w:hAnsi="Euclid Circular A"/>
          <w:color w:val="000000" w:themeColor="text1"/>
          <w:sz w:val="24"/>
          <w:szCs w:val="24"/>
        </w:rPr>
        <w:fldChar w:fldCharType="separate"/>
      </w:r>
      <w:r w:rsidR="00DE4F8F" w:rsidRPr="00147892">
        <w:rPr>
          <w:rFonts w:ascii="Euclid Circular A" w:hAnsi="Euclid Circular A"/>
          <w:sz w:val="24"/>
        </w:rPr>
        <w:t xml:space="preserve">Fawzi et al. </w:t>
      </w:r>
      <w:r w:rsidR="00D86A90" w:rsidRPr="00147892">
        <w:rPr>
          <w:rFonts w:ascii="Euclid Circular A" w:hAnsi="Euclid Circular A"/>
          <w:sz w:val="24"/>
        </w:rPr>
        <w:t>(</w:t>
      </w:r>
      <w:r w:rsidR="00DE4F8F" w:rsidRPr="00147892">
        <w:rPr>
          <w:rFonts w:ascii="Euclid Circular A" w:hAnsi="Euclid Circular A"/>
          <w:sz w:val="24"/>
        </w:rPr>
        <w:t>2021)</w:t>
      </w:r>
      <w:r w:rsidR="00DE4F8F" w:rsidRPr="00147892">
        <w:rPr>
          <w:rFonts w:ascii="Euclid Circular A" w:hAnsi="Euclid Circular A"/>
          <w:color w:val="000000" w:themeColor="text1"/>
          <w:sz w:val="24"/>
          <w:szCs w:val="24"/>
        </w:rPr>
        <w:fldChar w:fldCharType="end"/>
      </w:r>
      <w:r w:rsidR="00DE4F8F" w:rsidRPr="00147892">
        <w:rPr>
          <w:rFonts w:ascii="Euclid Circular A" w:hAnsi="Euclid Circular A"/>
          <w:color w:val="000000" w:themeColor="text1"/>
          <w:sz w:val="24"/>
          <w:szCs w:val="24"/>
        </w:rPr>
        <w:t xml:space="preserve"> gedefinieerd als de bereidheid van het individu om zich kwetsbaar op te stellen tegenover mediaobjecten, gebaseerd op de verwachting dat deze</w:t>
      </w:r>
      <w:r w:rsidR="001F2202" w:rsidRPr="00147892">
        <w:rPr>
          <w:rFonts w:ascii="Euclid Circular A" w:hAnsi="Euclid Circular A"/>
          <w:color w:val="000000" w:themeColor="text1"/>
          <w:sz w:val="24"/>
          <w:szCs w:val="24"/>
        </w:rPr>
        <w:t>:</w:t>
      </w:r>
      <w:r w:rsidR="00DE4F8F" w:rsidRPr="00147892">
        <w:rPr>
          <w:rFonts w:ascii="Euclid Circular A" w:hAnsi="Euclid Circular A"/>
          <w:color w:val="000000" w:themeColor="text1"/>
          <w:sz w:val="24"/>
          <w:szCs w:val="24"/>
        </w:rPr>
        <w:t xml:space="preserve"> </w:t>
      </w:r>
    </w:p>
    <w:p w14:paraId="112D0AC3" w14:textId="0802913E" w:rsidR="00F4616D" w:rsidRPr="00147892"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naar tevredenheid van het individu </w:t>
      </w:r>
    </w:p>
    <w:p w14:paraId="2BE542FD" w14:textId="77777777" w:rsidR="00F4616D" w:rsidRPr="00147892" w:rsidRDefault="00DE4F8F" w:rsidP="004421D4">
      <w:pPr>
        <w:spacing w:line="360" w:lineRule="auto"/>
        <w:ind w:left="720" w:firstLine="360"/>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en/of </w:t>
      </w:r>
    </w:p>
    <w:p w14:paraId="78BAE949" w14:textId="47C64B2C" w:rsidR="00F4616D" w:rsidRPr="00147892"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volgens de normen en waarden in de samenleving zullen functioneren. </w:t>
      </w:r>
    </w:p>
    <w:p w14:paraId="7CC5B2AE" w14:textId="77777777" w:rsidR="009B612A" w:rsidRPr="00147892" w:rsidRDefault="00DE4F8F"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w:t>
      </w:r>
      <w:r w:rsidR="009B612A" w:rsidRPr="00147892">
        <w:rPr>
          <w:rFonts w:ascii="Euclid Circular A" w:hAnsi="Euclid Circular A"/>
          <w:color w:val="000000" w:themeColor="text1"/>
          <w:sz w:val="24"/>
          <w:szCs w:val="24"/>
        </w:rPr>
        <w:t>Vertrouwen helpt een lezer om, op basis van eerdere ervaringen zoals een consistent hoge kwaliteit van een krant, positieve verwachtingen voor de toekomst te ontwikkelen en overbrugt daarmee de kloof tussen bekend en onbekend (Fawzi et al., 2021).</w:t>
      </w:r>
    </w:p>
    <w:p w14:paraId="69F93A94" w14:textId="65BEDC63" w:rsidR="00730D14" w:rsidRPr="00147892" w:rsidRDefault="00503A70"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Geloofwaardigheid</w:t>
      </w:r>
      <w:r w:rsidR="00182DE7" w:rsidRPr="00147892">
        <w:rPr>
          <w:rFonts w:ascii="Euclid Circular A" w:hAnsi="Euclid Circular A"/>
          <w:color w:val="000000" w:themeColor="text1"/>
          <w:sz w:val="24"/>
          <w:szCs w:val="24"/>
        </w:rPr>
        <w:t xml:space="preserve"> (credibility)</w:t>
      </w:r>
      <w:r w:rsidRPr="00147892">
        <w:rPr>
          <w:rFonts w:ascii="Euclid Circular A" w:hAnsi="Euclid Circular A"/>
          <w:color w:val="000000" w:themeColor="text1"/>
          <w:sz w:val="24"/>
          <w:szCs w:val="24"/>
        </w:rPr>
        <w:t xml:space="preserve">, volgens Van Dalen (2020), is beperkter in omvang dan vertrouwen. Het verwijst naar </w:t>
      </w:r>
      <w:r w:rsidR="009B612A" w:rsidRPr="00147892">
        <w:rPr>
          <w:rFonts w:ascii="Euclid Circular A" w:hAnsi="Euclid Circular A"/>
          <w:color w:val="000000" w:themeColor="text1"/>
          <w:sz w:val="24"/>
          <w:szCs w:val="24"/>
        </w:rPr>
        <w:t>de perceptie van</w:t>
      </w:r>
      <w:r w:rsidRPr="00147892">
        <w:rPr>
          <w:rFonts w:ascii="Euclid Circular A" w:hAnsi="Euclid Circular A"/>
          <w:color w:val="000000" w:themeColor="text1"/>
          <w:sz w:val="24"/>
          <w:szCs w:val="24"/>
        </w:rPr>
        <w:t xml:space="preserve"> waarheidsgehalte van informatie</w:t>
      </w:r>
      <w:r w:rsidR="009B612A" w:rsidRPr="00147892">
        <w:rPr>
          <w:rFonts w:ascii="Euclid Circular A" w:hAnsi="Euclid Circular A"/>
          <w:color w:val="000000" w:themeColor="text1"/>
          <w:sz w:val="24"/>
          <w:szCs w:val="24"/>
        </w:rPr>
        <w:t xml:space="preserve">. </w:t>
      </w:r>
      <w:r w:rsidR="00D96521" w:rsidRPr="00147892">
        <w:rPr>
          <w:rFonts w:ascii="Euclid Circular A" w:hAnsi="Euclid Circular A"/>
          <w:color w:val="000000" w:themeColor="text1"/>
          <w:sz w:val="24"/>
          <w:szCs w:val="24"/>
        </w:rPr>
        <w:t xml:space="preserve">De belangrijkste vraag rond geloofwaardigheid vanuit een lezer is: </w:t>
      </w:r>
      <w:r w:rsidR="00D96521" w:rsidRPr="00147892">
        <w:rPr>
          <w:rFonts w:ascii="Euclid Circular A" w:eastAsia="Euclid Circular A" w:hAnsi="Euclid Circular A" w:cs="Euclid Circular A"/>
          <w:color w:val="000000"/>
          <w:sz w:val="24"/>
          <w:szCs w:val="24"/>
        </w:rPr>
        <w:t>how do you know that</w:t>
      </w:r>
      <w:r w:rsidR="00D96521" w:rsidRPr="00147892">
        <w:rPr>
          <w:rFonts w:ascii="Euclid Circular A" w:hAnsi="Euclid Circular A"/>
          <w:color w:val="000000" w:themeColor="text1"/>
          <w:sz w:val="24"/>
          <w:szCs w:val="24"/>
        </w:rPr>
        <w:t>?'. Volgens het boek van Kovach en Rosenstiel (2014) is dit de doorslaggevende factor die bepaalt of een lezer gelezen informatie als geloofwaardig ervaart.</w:t>
      </w:r>
      <w:r w:rsidR="00D96521" w:rsidRPr="00147892">
        <w:rPr>
          <w:rFonts w:ascii="Euclid Circular A" w:hAnsi="Euclid Circular A"/>
          <w:color w:val="000000" w:themeColor="text1"/>
          <w:sz w:val="24"/>
          <w:szCs w:val="24"/>
        </w:rPr>
        <w:t xml:space="preserve"> </w:t>
      </w:r>
      <w:r w:rsidR="0040490B" w:rsidRPr="00147892">
        <w:rPr>
          <w:rFonts w:ascii="Euclid Circular A" w:hAnsi="Euclid Circular A"/>
          <w:color w:val="000000" w:themeColor="text1"/>
          <w:sz w:val="24"/>
          <w:szCs w:val="24"/>
        </w:rPr>
        <w:t xml:space="preserve">Hier is onderscheid te maken tussen geloofwaardigheid en vertrouwen. </w:t>
      </w:r>
      <w:r w:rsidR="00751373" w:rsidRPr="00147892">
        <w:rPr>
          <w:rFonts w:ascii="Euclid Circular A" w:hAnsi="Euclid Circular A"/>
          <w:color w:val="000000" w:themeColor="text1"/>
          <w:sz w:val="24"/>
          <w:szCs w:val="24"/>
        </w:rPr>
        <w:t>Onderzoek naar vertrouwen richt zich</w:t>
      </w:r>
      <w:r w:rsidR="0040490B" w:rsidRPr="00147892">
        <w:rPr>
          <w:rFonts w:ascii="Euclid Circular A" w:hAnsi="Euclid Circular A"/>
          <w:color w:val="000000" w:themeColor="text1"/>
          <w:sz w:val="24"/>
          <w:szCs w:val="24"/>
        </w:rPr>
        <w:t xml:space="preserve"> vooral</w:t>
      </w:r>
      <w:r w:rsidR="00751373" w:rsidRPr="00147892">
        <w:rPr>
          <w:rFonts w:ascii="Euclid Circular A" w:hAnsi="Euclid Circular A"/>
          <w:color w:val="000000" w:themeColor="text1"/>
          <w:sz w:val="24"/>
          <w:szCs w:val="24"/>
        </w:rPr>
        <w:t xml:space="preserve"> op de rol van media in de samenleving op een breder, mezzo- of macroniveau. Onderzoek naar geloofwaardigheid, daarentegen, focust zich meer op interpersoonlijke factoren</w:t>
      </w:r>
      <w:r w:rsidR="00751373" w:rsidRPr="00147892">
        <w:rPr>
          <w:rFonts w:ascii="Euclid Circular A" w:hAnsi="Euclid Circular A"/>
          <w:color w:val="000000" w:themeColor="text1"/>
          <w:sz w:val="24"/>
          <w:szCs w:val="24"/>
        </w:rPr>
        <w:t xml:space="preserve"> </w:t>
      </w:r>
      <w:r w:rsidR="0011774E" w:rsidRPr="00147892">
        <w:rPr>
          <w:rFonts w:ascii="Euclid Circular A" w:hAnsi="Euclid Circular A"/>
          <w:color w:val="000000" w:themeColor="text1"/>
          <w:sz w:val="24"/>
          <w:szCs w:val="24"/>
        </w:rPr>
        <w:fldChar w:fldCharType="begin"/>
      </w:r>
      <w:r w:rsidR="0011774E" w:rsidRPr="00147892">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147892">
        <w:rPr>
          <w:rFonts w:ascii="Euclid Circular A" w:hAnsi="Euclid Circular A"/>
          <w:color w:val="000000" w:themeColor="text1"/>
          <w:sz w:val="24"/>
          <w:szCs w:val="24"/>
        </w:rPr>
        <w:fldChar w:fldCharType="separate"/>
      </w:r>
      <w:r w:rsidR="0011774E" w:rsidRPr="00147892">
        <w:rPr>
          <w:rFonts w:ascii="Euclid Circular A" w:hAnsi="Euclid Circular A"/>
          <w:sz w:val="24"/>
        </w:rPr>
        <w:t>(Hellmueller &amp; Trilling, 2012)</w:t>
      </w:r>
      <w:r w:rsidR="0011774E" w:rsidRPr="00147892">
        <w:rPr>
          <w:rFonts w:ascii="Euclid Circular A" w:hAnsi="Euclid Circular A"/>
          <w:color w:val="000000" w:themeColor="text1"/>
          <w:sz w:val="24"/>
          <w:szCs w:val="24"/>
        </w:rPr>
        <w:fldChar w:fldCharType="end"/>
      </w:r>
      <w:r w:rsidR="0011774E" w:rsidRPr="00147892">
        <w:rPr>
          <w:rFonts w:ascii="Euclid Circular A" w:hAnsi="Euclid Circular A"/>
          <w:color w:val="000000" w:themeColor="text1"/>
          <w:sz w:val="24"/>
          <w:szCs w:val="24"/>
        </w:rPr>
        <w:t>.</w:t>
      </w:r>
      <w:r w:rsidR="004208E5" w:rsidRPr="00147892">
        <w:rPr>
          <w:rFonts w:ascii="Euclid Circular A" w:hAnsi="Euclid Circular A"/>
          <w:color w:val="000000" w:themeColor="text1"/>
          <w:sz w:val="24"/>
          <w:szCs w:val="24"/>
        </w:rPr>
        <w:t xml:space="preserve"> Geloofwaardigheids-onderzoek richt zich op het microniveau en is gebaseerd op individuele kenmerken en waargenomen kwaliteit van de communicator en het nieuwsbericht zelf, gebaseerd op meerdere factoren zoals eerlijkheid, objectiviteit, nauwkeurigheid en geloofwaardigheid (Henke et al., 2020: p.301).</w:t>
      </w:r>
      <w:r w:rsidR="0011774E" w:rsidRPr="00147892">
        <w:rPr>
          <w:rFonts w:ascii="Euclid Circular A" w:hAnsi="Euclid Circular A"/>
          <w:color w:val="000000" w:themeColor="text1"/>
          <w:sz w:val="24"/>
          <w:szCs w:val="24"/>
        </w:rPr>
        <w:t xml:space="preserve"> </w:t>
      </w:r>
    </w:p>
    <w:p w14:paraId="2319799D" w14:textId="6052F7CC" w:rsidR="00A94068" w:rsidRPr="00147892" w:rsidRDefault="00695EC5"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w:t>
      </w:r>
      <w:r w:rsidR="00503A70" w:rsidRPr="00147892">
        <w:rPr>
          <w:rFonts w:ascii="Euclid Circular A" w:hAnsi="Euclid Circular A"/>
          <w:color w:val="000000" w:themeColor="text1"/>
          <w:sz w:val="24"/>
          <w:szCs w:val="24"/>
          <w:u w:val="single"/>
        </w:rPr>
        <w:t>oorspellende</w:t>
      </w:r>
      <w:r w:rsidR="00503A70" w:rsidRPr="00147892">
        <w:rPr>
          <w:rFonts w:ascii="Euclid Circular A" w:hAnsi="Euclid Circular A"/>
          <w:color w:val="000000" w:themeColor="text1"/>
          <w:sz w:val="24"/>
          <w:szCs w:val="24"/>
        </w:rPr>
        <w:t xml:space="preserve"> en </w:t>
      </w:r>
      <w:r w:rsidR="00503A70" w:rsidRPr="00147892">
        <w:rPr>
          <w:rFonts w:ascii="Euclid Circular A" w:hAnsi="Euclid Circular A"/>
          <w:color w:val="000000" w:themeColor="text1"/>
          <w:sz w:val="24"/>
          <w:szCs w:val="24"/>
          <w:u w:val="single"/>
        </w:rPr>
        <w:t>evaluerende oordelen</w:t>
      </w:r>
      <w:r w:rsidR="00503A70" w:rsidRPr="00147892">
        <w:rPr>
          <w:rFonts w:ascii="Euclid Circular A" w:hAnsi="Euclid Circular A"/>
          <w:color w:val="000000" w:themeColor="text1"/>
          <w:sz w:val="24"/>
          <w:szCs w:val="24"/>
        </w:rPr>
        <w:t xml:space="preserve"> van de lezer</w:t>
      </w:r>
      <w:r w:rsidR="00D825E0" w:rsidRPr="00147892">
        <w:rPr>
          <w:rFonts w:ascii="Euclid Circular A" w:hAnsi="Euclid Circular A"/>
          <w:color w:val="000000" w:themeColor="text1"/>
          <w:sz w:val="24"/>
          <w:szCs w:val="24"/>
        </w:rPr>
        <w:t xml:space="preserve"> spelen</w:t>
      </w:r>
      <w:r w:rsidR="00503A70" w:rsidRPr="00147892">
        <w:rPr>
          <w:rFonts w:ascii="Euclid Circular A" w:hAnsi="Euclid Circular A"/>
          <w:color w:val="000000" w:themeColor="text1"/>
          <w:sz w:val="24"/>
          <w:szCs w:val="24"/>
        </w:rPr>
        <w:t xml:space="preserve"> een verschillende rol in besluitvormingsprocessen </w:t>
      </w:r>
      <w:r w:rsidR="00503A70" w:rsidRPr="00147892">
        <w:rPr>
          <w:rFonts w:ascii="Euclid Circular A" w:hAnsi="Euclid Circular A"/>
          <w:color w:val="000000" w:themeColor="text1"/>
          <w:sz w:val="24"/>
          <w:szCs w:val="24"/>
        </w:rPr>
        <w:fldChar w:fldCharType="begin"/>
      </w:r>
      <w:r w:rsidR="00503A70" w:rsidRPr="00147892">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147892">
        <w:rPr>
          <w:rFonts w:ascii="Euclid Circular A" w:hAnsi="Euclid Circular A"/>
          <w:color w:val="000000" w:themeColor="text1"/>
          <w:sz w:val="24"/>
          <w:szCs w:val="24"/>
        </w:rPr>
        <w:fldChar w:fldCharType="separate"/>
      </w:r>
      <w:r w:rsidR="00503A70" w:rsidRPr="00147892">
        <w:rPr>
          <w:rFonts w:ascii="Euclid Circular A" w:hAnsi="Euclid Circular A"/>
          <w:sz w:val="24"/>
        </w:rPr>
        <w:t>(Rieh, 2002)</w:t>
      </w:r>
      <w:r w:rsidR="00503A70" w:rsidRPr="00147892">
        <w:rPr>
          <w:rFonts w:ascii="Euclid Circular A" w:hAnsi="Euclid Circular A"/>
          <w:color w:val="000000" w:themeColor="text1"/>
          <w:sz w:val="24"/>
          <w:szCs w:val="24"/>
        </w:rPr>
        <w:fldChar w:fldCharType="end"/>
      </w:r>
      <w:r w:rsidR="00503A70" w:rsidRPr="00147892">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147892">
        <w:rPr>
          <w:rFonts w:ascii="Euclid Circular A" w:hAnsi="Euclid Circular A"/>
          <w:color w:val="000000" w:themeColor="text1"/>
          <w:sz w:val="24"/>
          <w:szCs w:val="24"/>
        </w:rPr>
        <w:t>G</w:t>
      </w:r>
      <w:r w:rsidR="00363AF3" w:rsidRPr="00147892">
        <w:rPr>
          <w:rFonts w:ascii="Euclid Circular A" w:hAnsi="Euclid Circular A"/>
          <w:color w:val="000000" w:themeColor="text1"/>
          <w:sz w:val="24"/>
          <w:szCs w:val="24"/>
        </w:rPr>
        <w:t xml:space="preserve">eloofwaardigheid heeft betrekking op een specifieke evaluatie van media-inhoud </w:t>
      </w:r>
      <w:r w:rsidR="00C278DE" w:rsidRPr="00147892">
        <w:rPr>
          <w:rFonts w:ascii="Euclid Circular A" w:hAnsi="Euclid Circular A"/>
          <w:color w:val="000000" w:themeColor="text1"/>
          <w:sz w:val="24"/>
          <w:szCs w:val="24"/>
        </w:rPr>
        <w:t>ofwel</w:t>
      </w:r>
      <w:r w:rsidR="00363AF3" w:rsidRPr="00147892">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147892">
        <w:rPr>
          <w:rFonts w:ascii="Euclid Circular A" w:hAnsi="Euclid Circular A"/>
          <w:color w:val="000000" w:themeColor="text1"/>
          <w:sz w:val="24"/>
          <w:szCs w:val="24"/>
        </w:rPr>
        <w:fldChar w:fldCharType="begin"/>
      </w:r>
      <w:r w:rsidR="00363AF3" w:rsidRPr="00147892">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147892">
        <w:rPr>
          <w:rFonts w:ascii="Euclid Circular A" w:hAnsi="Euclid Circular A"/>
          <w:color w:val="000000" w:themeColor="text1"/>
          <w:sz w:val="24"/>
          <w:szCs w:val="24"/>
        </w:rPr>
        <w:fldChar w:fldCharType="separate"/>
      </w:r>
      <w:r w:rsidR="00363AF3" w:rsidRPr="00147892">
        <w:rPr>
          <w:rFonts w:ascii="Euclid Circular A" w:hAnsi="Euclid Circular A"/>
          <w:sz w:val="24"/>
        </w:rPr>
        <w:t>(Fawzi et al., 2021)</w:t>
      </w:r>
      <w:r w:rsidR="00363AF3" w:rsidRPr="00147892">
        <w:rPr>
          <w:rFonts w:ascii="Euclid Circular A" w:hAnsi="Euclid Circular A"/>
          <w:color w:val="000000" w:themeColor="text1"/>
          <w:sz w:val="24"/>
          <w:szCs w:val="24"/>
        </w:rPr>
        <w:fldChar w:fldCharType="end"/>
      </w:r>
      <w:r w:rsidR="00363AF3" w:rsidRPr="00147892">
        <w:rPr>
          <w:rFonts w:ascii="Euclid Circular A" w:hAnsi="Euclid Circular A"/>
          <w:color w:val="000000" w:themeColor="text1"/>
          <w:sz w:val="24"/>
          <w:szCs w:val="24"/>
        </w:rPr>
        <w:t>.</w:t>
      </w:r>
      <w:r w:rsidR="0011774E" w:rsidRPr="00147892">
        <w:rPr>
          <w:rFonts w:ascii="Euclid Circular A" w:hAnsi="Euclid Circular A"/>
          <w:color w:val="000000" w:themeColor="text1"/>
          <w:sz w:val="24"/>
          <w:szCs w:val="24"/>
        </w:rPr>
        <w:t xml:space="preserve"> </w:t>
      </w:r>
    </w:p>
    <w:p w14:paraId="090986D0" w14:textId="7F925CE1" w:rsidR="00FE27B5" w:rsidRPr="00147892" w:rsidRDefault="00506B4C"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Vertrouwen en geloofwaardigheid hebben ook verschillende tijdsbestekken. Terwijl vertrouwen een voorspellend oordeel is, dat verwijst naar de toekomst, is geloofwaardigheid een evaluatief oordeel over informatie of berichten waaraan men wordt blootgesteld, zoals aangetoond uit het web onderzoek va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Rieh, 200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E7594A" w:rsidRPr="00147892">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r w:rsidR="004F5E3B" w:rsidRPr="00147892">
        <w:rPr>
          <w:rFonts w:ascii="Euclid Circular A" w:hAnsi="Euclid Circular A"/>
          <w:color w:val="000000" w:themeColor="text1"/>
          <w:sz w:val="24"/>
          <w:szCs w:val="24"/>
        </w:rPr>
        <w:t xml:space="preserve">. </w:t>
      </w:r>
      <w:r w:rsidR="00FE27B5" w:rsidRPr="00147892">
        <w:rPr>
          <w:rFonts w:ascii="Euclid Circular A" w:hAnsi="Euclid Circular A"/>
          <w:color w:val="000000" w:themeColor="text1"/>
          <w:sz w:val="24"/>
          <w:szCs w:val="24"/>
        </w:rPr>
        <w:t xml:space="preserve">Onderzoek naar vertrouwen is sterk afhankelijk van de functie van media in de samenleving, terwijl onderzoek </w:t>
      </w:r>
      <w:r w:rsidR="00FE27B5" w:rsidRPr="00147892">
        <w:rPr>
          <w:rFonts w:ascii="Euclid Circular A" w:hAnsi="Euclid Circular A"/>
          <w:color w:val="000000" w:themeColor="text1"/>
          <w:sz w:val="24"/>
          <w:szCs w:val="24"/>
        </w:rPr>
        <w:lastRenderedPageBreak/>
        <w:t xml:space="preserve">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0041EAA9" w14:textId="77777777" w:rsidR="000A1DD2" w:rsidRPr="00147892" w:rsidRDefault="000A1DD2" w:rsidP="004421D4">
      <w:pPr>
        <w:spacing w:line="360" w:lineRule="auto"/>
        <w:jc w:val="both"/>
        <w:rPr>
          <w:rFonts w:ascii="Euclid Circular A" w:hAnsi="Euclid Circular A"/>
          <w:color w:val="000000" w:themeColor="text1"/>
          <w:sz w:val="24"/>
          <w:szCs w:val="24"/>
        </w:rPr>
      </w:pPr>
    </w:p>
    <w:p w14:paraId="35367A53" w14:textId="77777777" w:rsidR="00E743EB" w:rsidRPr="00147892" w:rsidRDefault="00E743EB" w:rsidP="004421D4">
      <w:pPr>
        <w:jc w:val="both"/>
        <w:rPr>
          <w:rFonts w:ascii="Euclid Circular A Semibold" w:eastAsiaTheme="majorEastAsia" w:hAnsi="Euclid Circular A Semibold" w:cstheme="majorBidi"/>
          <w:color w:val="000000" w:themeColor="text1"/>
          <w:sz w:val="24"/>
          <w:szCs w:val="24"/>
        </w:rPr>
      </w:pPr>
      <w:r w:rsidRPr="00147892">
        <w:rPr>
          <w:rFonts w:ascii="Euclid Circular A Semibold" w:hAnsi="Euclid Circular A Semibold"/>
          <w:color w:val="000000" w:themeColor="text1"/>
          <w:sz w:val="24"/>
          <w:szCs w:val="24"/>
        </w:rPr>
        <w:br w:type="page"/>
      </w:r>
    </w:p>
    <w:p w14:paraId="3BE5E3C0" w14:textId="7857CA0E" w:rsidR="00D57E6B"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3" w:name="_Toc191334341"/>
      <w:r w:rsidRPr="00147892">
        <w:rPr>
          <w:rFonts w:ascii="Euclid Circular A Semibold" w:hAnsi="Euclid Circular A Semibold"/>
          <w:color w:val="000000" w:themeColor="text1"/>
          <w:sz w:val="24"/>
          <w:szCs w:val="24"/>
        </w:rPr>
        <w:lastRenderedPageBreak/>
        <w:t xml:space="preserve">2.2 </w:t>
      </w:r>
      <w:r w:rsidR="00D57E6B" w:rsidRPr="00147892">
        <w:rPr>
          <w:rFonts w:ascii="Euclid Circular A Semibold" w:hAnsi="Euclid Circular A Semibold"/>
          <w:color w:val="000000" w:themeColor="text1"/>
          <w:sz w:val="24"/>
          <w:szCs w:val="24"/>
        </w:rPr>
        <w:t>Geloofwaardigheid</w:t>
      </w:r>
      <w:r w:rsidR="00BC343A" w:rsidRPr="00147892">
        <w:rPr>
          <w:rFonts w:ascii="Euclid Circular A Semibold" w:hAnsi="Euclid Circular A Semibold"/>
          <w:color w:val="000000" w:themeColor="text1"/>
          <w:sz w:val="24"/>
          <w:szCs w:val="24"/>
        </w:rPr>
        <w:t xml:space="preserve"> en </w:t>
      </w:r>
      <w:r w:rsidR="00E443B4" w:rsidRPr="00147892">
        <w:rPr>
          <w:rFonts w:ascii="Euclid Circular A Semibold" w:hAnsi="Euclid Circular A Semibold"/>
          <w:color w:val="000000" w:themeColor="text1"/>
          <w:sz w:val="24"/>
          <w:szCs w:val="24"/>
        </w:rPr>
        <w:t>w</w:t>
      </w:r>
      <w:r w:rsidR="00BC343A" w:rsidRPr="00147892">
        <w:rPr>
          <w:rFonts w:ascii="Euclid Circular A Semibold" w:hAnsi="Euclid Circular A Semibold"/>
          <w:color w:val="000000" w:themeColor="text1"/>
          <w:sz w:val="24"/>
          <w:szCs w:val="24"/>
        </w:rPr>
        <w:t>aarheid</w:t>
      </w:r>
      <w:r w:rsidR="00D57E6B" w:rsidRPr="00147892">
        <w:rPr>
          <w:rFonts w:ascii="Euclid Circular A Semibold" w:hAnsi="Euclid Circular A Semibold"/>
          <w:color w:val="000000" w:themeColor="text1"/>
          <w:sz w:val="24"/>
          <w:szCs w:val="24"/>
        </w:rPr>
        <w:t xml:space="preserve"> in een journalistieke context</w:t>
      </w:r>
      <w:bookmarkEnd w:id="3"/>
    </w:p>
    <w:p w14:paraId="40C03887" w14:textId="6C339CDE" w:rsidR="00771794" w:rsidRPr="00147892" w:rsidRDefault="00771794" w:rsidP="0077179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Een belangrijke vraag is hoe een lezer bron A als betrouwbaar en bron B als onbetrouwbaar kan waarnemen, en waarom deze waarneming tussen lezers kan verschillen. Hovland en Weiss (1951) onderzochten dit door deelnemers bloot te stellen aan informatie van bronnen met een hoge geloofwaardigheid, zoals het New England Journal of Biology and Medicine, en bronnen met een lage geloofwaardigheid, zoals een maandelijks tijdschrift voor grote oplagen</w:t>
      </w:r>
      <w:r w:rsidR="00FD21B0" w:rsidRPr="00147892">
        <w:rPr>
          <w:rStyle w:val="FootnoteReference"/>
          <w:rFonts w:ascii="Euclid Circular A" w:hAnsi="Euclid Circular A"/>
          <w:color w:val="000000" w:themeColor="text1"/>
          <w:sz w:val="24"/>
          <w:szCs w:val="24"/>
        </w:rPr>
        <w:footnoteReference w:id="2"/>
      </w:r>
      <w:r w:rsidRPr="00147892">
        <w:rPr>
          <w:rFonts w:ascii="Euclid Circular A" w:hAnsi="Euclid Circular A"/>
          <w:color w:val="000000" w:themeColor="text1"/>
          <w:sz w:val="24"/>
          <w:szCs w:val="24"/>
        </w:rPr>
        <w:t>. Direct na blootstelling waren mensen meer geneigd om overtuigd te worden door de bron met een hoge geloofwaardigheid. Echter, na verloop van tijd vervaagde dit effect. Toen de onderzoekers de deelnemers een maand later opnieuw bezochten, hadden ze de informatie van de bronnen met een lage geloofwaardigheid hoger beoordeeld, terwijl de hoge kwaliteit bronnen waren gedevalueerd. Dit fenomeen werd door Hovland en Weiss het "sleeper-effect" genoemd. Hun hypothese: “</w:t>
      </w:r>
      <w:r w:rsidRPr="00147892">
        <w:rPr>
          <w:rFonts w:ascii="Euclid Circular A" w:hAnsi="Euclid Circular A"/>
          <w:i/>
          <w:iCs/>
          <w:color w:val="000000" w:themeColor="text1"/>
          <w:sz w:val="24"/>
          <w:szCs w:val="24"/>
        </w:rPr>
        <w:t>the assumption that forgetting the source would be more rapid than that of the content</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ovland &amp; Weiss, 1951)</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De vroege onderzoeken naar vertrouwen in de journalistiek legden de nadruk op de eigenschappen en bron van een artikel, waarbij het publiek een passieve rol had als ontvanger van deze informatie. Berlo, Lemert en Mertz (1969) stelden echter dat geloofwaardigheid geen unidimensionaal en dichotoom concept is, maar een variabele die wordt bepaald door de perceptie van de lezer. Ze introduceerden het concept van waargenomen geloofwaardigheid, waarbij geloofwaardigheid wordt gezien als een interactie tussen het nieuws en de bron aan de ene kant, en de karakteristieken van het lezerspubliek aan de andere kant</w:t>
      </w:r>
      <w:r w:rsidR="00E93B5E" w:rsidRPr="00147892">
        <w:rPr>
          <w:rFonts w:ascii="Euclid Circular A" w:hAnsi="Euclid Circular A"/>
          <w:color w:val="000000" w:themeColor="text1"/>
          <w:sz w:val="24"/>
          <w:szCs w:val="24"/>
        </w:rPr>
        <w:t xml:space="preserve"> </w:t>
      </w:r>
      <w:r w:rsidR="00E93B5E" w:rsidRPr="00147892">
        <w:rPr>
          <w:rFonts w:ascii="Euclid Circular A" w:hAnsi="Euclid Circular A"/>
          <w:color w:val="000000" w:themeColor="text1"/>
          <w:sz w:val="24"/>
          <w:szCs w:val="24"/>
        </w:rPr>
        <w:fldChar w:fldCharType="begin"/>
      </w:r>
      <w:r w:rsidR="00E93B5E" w:rsidRPr="00147892">
        <w:rPr>
          <w:rFonts w:ascii="Euclid Circular A" w:hAnsi="Euclid Circular A"/>
          <w:color w:val="000000" w:themeColor="text1"/>
          <w:sz w:val="24"/>
          <w:szCs w:val="24"/>
        </w:rPr>
        <w:instrText xml:space="preserve"> ADDIN ZOTERO_ITEM CSL_CITATION {"citationID":"ZFGL3lEI","properties":{"formattedCitation":"(Berlo et al., 1969)","plainCitation":"(Berlo et al., 1969)","noteIndex":0},"citationItems":[{"id":49,"uris":["http://zotero.org/users/local/JYrcCqg2/items/EMCM57IX"],"itemData":{"id":49,"type":"article-journal","container-title":"Public Opinion Quarterly","issue":"4","page":"563-576","title":"Dimensions for Evaluating the Acceptability of Message Sources","volume":"33","author":[{"family":"Berlo","given":"David K"},{"family":"Lemert","given":"James B"},{"family":"Mertz","given":"Robert J"}],"issued":{"date-parts":[["1969"]]},"citation-key":"berloDimensionsEvaluatingAcceptability1969"}}],"schema":"https://github.com/citation-style-language/schema/raw/master/csl-citation.json"} </w:instrText>
      </w:r>
      <w:r w:rsidR="00E93B5E" w:rsidRPr="00147892">
        <w:rPr>
          <w:rFonts w:ascii="Euclid Circular A" w:hAnsi="Euclid Circular A"/>
          <w:color w:val="000000" w:themeColor="text1"/>
          <w:sz w:val="24"/>
          <w:szCs w:val="24"/>
        </w:rPr>
        <w:fldChar w:fldCharType="separate"/>
      </w:r>
      <w:r w:rsidR="00E93B5E" w:rsidRPr="00147892">
        <w:rPr>
          <w:rFonts w:ascii="Euclid Circular A" w:hAnsi="Euclid Circular A"/>
          <w:sz w:val="24"/>
        </w:rPr>
        <w:t>(Berlo et al., 1969)</w:t>
      </w:r>
      <w:r w:rsidR="00E93B5E"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29457A72" w14:textId="44BC31BB" w:rsidR="00771794" w:rsidRPr="00147892" w:rsidRDefault="005528C7" w:rsidP="0077179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waargenomen geloofwaardigheid van nieuws wordt dus mede gevormd door de interactie tussen de bron, het nieuws en het publiek. Dit dynamische samenspel sluit aan bij het idee dat journalistieke waarheid niet alleen draait om </w:t>
      </w:r>
      <w:r w:rsidRPr="00147892">
        <w:rPr>
          <w:rFonts w:ascii="Euclid Circular A" w:hAnsi="Euclid Circular A"/>
          <w:color w:val="000000" w:themeColor="text1"/>
          <w:sz w:val="24"/>
          <w:szCs w:val="24"/>
        </w:rPr>
        <w:lastRenderedPageBreak/>
        <w:t>accuraatheid, maar ook om een continu proces van toetsing en herziening. Kovach en Rosenstiel (2014) benadrukken dat journalistieke waarheid ontstaat in wisselwerking met het publiek, nieuwsmakers en journalisten, en zo de basis vormt voor bredere maatschappelijke waarheden.</w:t>
      </w:r>
      <w:r w:rsidR="001E4F05" w:rsidRPr="00147892">
        <w:rPr>
          <w:rFonts w:ascii="Euclid Circular A" w:hAnsi="Euclid Circular A"/>
          <w:color w:val="000000" w:themeColor="text1"/>
          <w:sz w:val="24"/>
          <w:szCs w:val="24"/>
        </w:rPr>
        <w:t xml:space="preserve"> </w:t>
      </w:r>
      <w:r w:rsidR="00771794" w:rsidRPr="00147892">
        <w:rPr>
          <w:rFonts w:ascii="Euclid Circular A" w:hAnsi="Euclid Circular A"/>
          <w:color w:val="000000" w:themeColor="text1"/>
          <w:sz w:val="24"/>
          <w:szCs w:val="24"/>
        </w:rPr>
        <w:t xml:space="preserve">“Journalistic Truth” betekent meer dan alleen accuraatheid het is een sorteer-proces dat plaats vindt tussen het initiële verhaal en de interactie met het publiek, nieuwsmakers en journalisten </w:t>
      </w:r>
      <w:r w:rsidR="00771794" w:rsidRPr="00147892">
        <w:rPr>
          <w:rFonts w:ascii="Euclid Circular A" w:hAnsi="Euclid Circular A"/>
          <w:color w:val="000000" w:themeColor="text1"/>
          <w:sz w:val="24"/>
          <w:szCs w:val="24"/>
        </w:rPr>
        <w:fldChar w:fldCharType="begin"/>
      </w:r>
      <w:r w:rsidR="00771794" w:rsidRPr="00147892">
        <w:rPr>
          <w:rFonts w:ascii="Euclid Circular A" w:hAnsi="Euclid Circular A"/>
          <w:color w:val="000000" w:themeColor="text1"/>
          <w:sz w:val="24"/>
          <w:szCs w:val="24"/>
        </w:rPr>
        <w:instrText xml:space="preserve"> ADDIN ZOTERO_ITEM CSL_CITATION {"citationID":"bQOzB4FC","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00771794" w:rsidRPr="00147892">
        <w:rPr>
          <w:rFonts w:ascii="Euclid Circular A" w:hAnsi="Euclid Circular A"/>
          <w:color w:val="000000" w:themeColor="text1"/>
          <w:sz w:val="24"/>
          <w:szCs w:val="24"/>
        </w:rPr>
        <w:fldChar w:fldCharType="separate"/>
      </w:r>
      <w:r w:rsidR="00771794" w:rsidRPr="00147892">
        <w:rPr>
          <w:rFonts w:ascii="Euclid Circular A" w:hAnsi="Euclid Circular A"/>
          <w:sz w:val="24"/>
        </w:rPr>
        <w:t>(Kovach &amp; Rosenstiel, 2014: p.55)</w:t>
      </w:r>
      <w:r w:rsidR="00771794" w:rsidRPr="00147892">
        <w:rPr>
          <w:rFonts w:ascii="Euclid Circular A" w:hAnsi="Euclid Circular A"/>
          <w:color w:val="000000" w:themeColor="text1"/>
          <w:sz w:val="24"/>
          <w:szCs w:val="24"/>
        </w:rPr>
        <w:fldChar w:fldCharType="end"/>
      </w:r>
      <w:r w:rsidR="00771794" w:rsidRPr="00147892">
        <w:rPr>
          <w:rFonts w:ascii="Euclid Circular A" w:hAnsi="Euclid Circular A"/>
          <w:color w:val="000000" w:themeColor="text1"/>
          <w:sz w:val="24"/>
          <w:szCs w:val="24"/>
        </w:rPr>
        <w:t>. Om dit sorteer proces te begrijpen, is het belangrijk journalistiek te onthouden als bestaand buiten een sociale context, want zo stellen Kovach en Rosenstiel (2014) burgers en samenlevingen zijn afhankelijk van deze accurate en betrouwbare momentopnames. Vervolgens vormen de journalistieke waarheden de basis van de “Functional truths” waar: politie, wetgevers, rechters etc. op acteren.</w:t>
      </w:r>
    </w:p>
    <w:p w14:paraId="0C2E3E64" w14:textId="1819294E" w:rsidR="005A26F2" w:rsidRPr="00147892" w:rsidRDefault="00EC0EFF"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Geloofwaardigheidsvinding kan uiteen worden gezet in drie losse stappen</w:t>
      </w:r>
      <w:r w:rsidR="00E86224" w:rsidRPr="00147892">
        <w:rPr>
          <w:rFonts w:ascii="Euclid Circular A" w:hAnsi="Euclid Circular A"/>
          <w:color w:val="000000" w:themeColor="text1"/>
          <w:sz w:val="24"/>
          <w:szCs w:val="24"/>
        </w:rPr>
        <w:t xml:space="preserve"> die de lezer ondergaat</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u w:val="single"/>
        </w:rPr>
        <w:t>Ten eerste</w:t>
      </w:r>
      <w:r w:rsidRPr="00147892">
        <w:rPr>
          <w:rFonts w:ascii="Euclid Circular A" w:hAnsi="Euclid Circular A"/>
          <w:color w:val="000000" w:themeColor="text1"/>
          <w:sz w:val="24"/>
          <w:szCs w:val="24"/>
        </w:rPr>
        <w:t xml:space="preserve"> proberen nieuwsgebruikers het </w:t>
      </w:r>
      <w:r w:rsidR="006C14C4" w:rsidRPr="00147892">
        <w:rPr>
          <w:rFonts w:ascii="Euclid Circular A" w:hAnsi="Euclid Circular A"/>
          <w:color w:val="000000" w:themeColor="text1"/>
          <w:sz w:val="24"/>
          <w:szCs w:val="24"/>
        </w:rPr>
        <w:t>nieuws</w:t>
      </w:r>
      <w:r w:rsidRPr="00147892">
        <w:rPr>
          <w:rFonts w:ascii="Euclid Circular A" w:hAnsi="Euclid Circular A"/>
          <w:color w:val="000000" w:themeColor="text1"/>
          <w:sz w:val="24"/>
          <w:szCs w:val="24"/>
        </w:rPr>
        <w:t xml:space="preserve">kanaal te beoordelen en de algemene geloofwaardigheid van een medium zoals internet of kranten te onderzoeken. </w:t>
      </w:r>
      <w:r w:rsidRPr="00147892">
        <w:rPr>
          <w:rFonts w:ascii="Euclid Circular A" w:hAnsi="Euclid Circular A"/>
          <w:color w:val="000000" w:themeColor="text1"/>
          <w:sz w:val="24"/>
          <w:szCs w:val="24"/>
          <w:u w:val="single"/>
        </w:rPr>
        <w:t>Ten tweede</w:t>
      </w:r>
      <w:r w:rsidRPr="00147892">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147892">
        <w:rPr>
          <w:rFonts w:ascii="Euclid Circular A" w:hAnsi="Euclid Circular A"/>
          <w:color w:val="000000" w:themeColor="text1"/>
          <w:sz w:val="24"/>
          <w:szCs w:val="24"/>
          <w:u w:val="single"/>
        </w:rPr>
        <w:t>T</w:t>
      </w:r>
      <w:r w:rsidRPr="00147892">
        <w:rPr>
          <w:rFonts w:ascii="Euclid Circular A" w:hAnsi="Euclid Circular A"/>
          <w:color w:val="000000" w:themeColor="text1"/>
          <w:sz w:val="24"/>
          <w:szCs w:val="24"/>
          <w:u w:val="single"/>
        </w:rPr>
        <w:t>en derde</w:t>
      </w:r>
      <w:r w:rsidRPr="00147892">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 Dit betekent dat </w:t>
      </w:r>
      <w:r w:rsidR="007834E4" w:rsidRPr="00147892">
        <w:rPr>
          <w:rFonts w:ascii="Euclid Circular A" w:hAnsi="Euclid Circular A"/>
          <w:color w:val="000000" w:themeColor="text1"/>
          <w:sz w:val="24"/>
          <w:szCs w:val="24"/>
        </w:rPr>
        <w:t xml:space="preserve">het lezerspubliek </w:t>
      </w:r>
      <w:r w:rsidRPr="00147892">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sidRPr="00147892">
        <w:rPr>
          <w:rFonts w:ascii="Euclid Circular A" w:hAnsi="Euclid Circular A"/>
          <w:color w:val="000000" w:themeColor="text1"/>
          <w:sz w:val="24"/>
          <w:szCs w:val="24"/>
        </w:rPr>
        <w:t xml:space="preserve">tegenstrijdig met standaard beredenering wordt </w:t>
      </w:r>
      <w:r w:rsidRPr="00147892">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sidRPr="00147892">
        <w:rPr>
          <w:rFonts w:ascii="Euclid Circular A" w:hAnsi="Euclid Circular A"/>
          <w:color w:val="000000" w:themeColor="text1"/>
          <w:sz w:val="24"/>
          <w:szCs w:val="24"/>
        </w:rPr>
        <w:t xml:space="preserve"> juist</w:t>
      </w:r>
      <w:r w:rsidRPr="00147892">
        <w:rPr>
          <w:rFonts w:ascii="Euclid Circular A" w:hAnsi="Euclid Circular A"/>
          <w:color w:val="000000" w:themeColor="text1"/>
          <w:sz w:val="24"/>
          <w:szCs w:val="24"/>
        </w:rPr>
        <w:t xml:space="preserve"> overweldigend (Henke et al., 2020: p.303).</w:t>
      </w:r>
    </w:p>
    <w:p w14:paraId="74216435" w14:textId="651C4670" w:rsidR="005E7A07" w:rsidRPr="00147892" w:rsidRDefault="005E7A07"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De geloofwaardigheid van informatie kan worden beoordeeld aan de hand van drie aspecten: </w:t>
      </w:r>
      <w:r w:rsidRPr="00147892">
        <w:rPr>
          <w:rFonts w:ascii="Euclid Circular A" w:hAnsi="Euclid Circular A"/>
          <w:color w:val="000000" w:themeColor="text1"/>
          <w:sz w:val="24"/>
          <w:szCs w:val="24"/>
          <w:u w:val="single"/>
        </w:rPr>
        <w:t>de geloofwaardigheid van de bro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u w:val="single"/>
        </w:rPr>
        <w:t>de geloofwaardigheid van het kanaal</w:t>
      </w:r>
      <w:r w:rsidRPr="00147892">
        <w:rPr>
          <w:rFonts w:ascii="Euclid Circular A" w:hAnsi="Euclid Circular A"/>
          <w:color w:val="000000" w:themeColor="text1"/>
          <w:sz w:val="24"/>
          <w:szCs w:val="24"/>
        </w:rPr>
        <w:t xml:space="preserve"> en de </w:t>
      </w:r>
      <w:r w:rsidRPr="00147892">
        <w:rPr>
          <w:rFonts w:ascii="Euclid Circular A" w:hAnsi="Euclid Circular A"/>
          <w:color w:val="000000" w:themeColor="text1"/>
          <w:sz w:val="24"/>
          <w:szCs w:val="24"/>
          <w:u w:val="single"/>
        </w:rPr>
        <w:t>geloofwaardigheid van de formulering van de boodschap</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ellmueller &amp; Trilling, 2012: p.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147892">
        <w:rPr>
          <w:rFonts w:ascii="Euclid Circular A" w:hAnsi="Euclid Circular A"/>
          <w:color w:val="000000" w:themeColor="text1"/>
          <w:sz w:val="24"/>
          <w:szCs w:val="24"/>
        </w:rPr>
        <w:t>Vervolgens kunnen de heuristieken, zoals geïdentificeerd in de focusgroepdata-analyse van Metzger et al. (2010), worden geïntegreerd in de analyse van deze drie aspecten om de geloofwaardigheid van de informatie te evalueren</w:t>
      </w:r>
      <w:r w:rsidRPr="00147892">
        <w:rPr>
          <w:rFonts w:ascii="Euclid Circular A" w:hAnsi="Euclid Circular A"/>
          <w:color w:val="000000" w:themeColor="text1"/>
          <w:sz w:val="24"/>
          <w:szCs w:val="24"/>
        </w:rPr>
        <w:t>:</w:t>
      </w:r>
    </w:p>
    <w:p w14:paraId="400E31C0" w14:textId="37492C69" w:rsidR="005E7A07" w:rsidRPr="00147892" w:rsidRDefault="005E7A07" w:rsidP="00737C9D">
      <w:pPr>
        <w:numPr>
          <w:ilvl w:val="0"/>
          <w:numId w:val="6"/>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Reputatie</w:t>
      </w:r>
      <w:r w:rsidRPr="00147892">
        <w:rPr>
          <w:rFonts w:ascii="Euclid Circular A" w:hAnsi="Euclid Circular A"/>
          <w:color w:val="000000" w:themeColor="text1"/>
          <w:sz w:val="24"/>
          <w:szCs w:val="24"/>
        </w:rPr>
        <w:t>: De ingeschatte betrouwbaarheid van de bron om de inhoud te beoordelen. Lezers vertrouwen eerder een bron waarvan ze de naam kennen.</w:t>
      </w:r>
    </w:p>
    <w:p w14:paraId="7B976D2F" w14:textId="77777777" w:rsidR="005E7A07" w:rsidRPr="00147892" w:rsidRDefault="005E7A07" w:rsidP="00737C9D">
      <w:pPr>
        <w:numPr>
          <w:ilvl w:val="0"/>
          <w:numId w:val="6"/>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Aanbeveling</w:t>
      </w:r>
      <w:r w:rsidRPr="00147892">
        <w:rPr>
          <w:rFonts w:ascii="Euclid Circular A" w:hAnsi="Euclid Circular A"/>
          <w:color w:val="000000" w:themeColor="text1"/>
          <w:sz w:val="24"/>
          <w:szCs w:val="24"/>
        </w:rPr>
        <w:t>: Lezers zijn geneigd om informatie als geloofwaardig te beoordelen als anderen dat ook doen, gebaseerd op beoordelingen en ratings.</w:t>
      </w:r>
    </w:p>
    <w:p w14:paraId="7B44AD7D" w14:textId="77777777" w:rsidR="005E7A07" w:rsidRPr="00147892" w:rsidRDefault="005E7A07" w:rsidP="00737C9D">
      <w:pPr>
        <w:numPr>
          <w:ilvl w:val="0"/>
          <w:numId w:val="6"/>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Consistentie</w:t>
      </w:r>
      <w:r w:rsidRPr="00147892">
        <w:rPr>
          <w:rFonts w:ascii="Euclid Circular A" w:hAnsi="Euclid Circular A"/>
          <w:color w:val="000000" w:themeColor="text1"/>
          <w:sz w:val="24"/>
          <w:szCs w:val="24"/>
        </w:rPr>
        <w:t>: Lezers vergelijken informatie op verschillende websites om te zien of deze consistent is.</w:t>
      </w:r>
    </w:p>
    <w:p w14:paraId="14C099B6" w14:textId="77777777" w:rsidR="005E7A07" w:rsidRPr="00147892" w:rsidRDefault="005E7A07" w:rsidP="00737C9D">
      <w:pPr>
        <w:numPr>
          <w:ilvl w:val="0"/>
          <w:numId w:val="6"/>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Schending van verwachtingen</w:t>
      </w:r>
      <w:r w:rsidRPr="00147892">
        <w:rPr>
          <w:rFonts w:ascii="Euclid Circular A" w:hAnsi="Euclid Circular A"/>
          <w:color w:val="000000" w:themeColor="text1"/>
          <w:sz w:val="24"/>
          <w:szCs w:val="24"/>
        </w:rPr>
        <w:t>: Wanneer een website niet voldoet aan de verwachtingen voor een bepaald type site, kan dit de geloofwaardigheid negatief beïnvloeden.</w:t>
      </w:r>
    </w:p>
    <w:p w14:paraId="3D6BDB6D" w14:textId="7C074822" w:rsidR="00905479" w:rsidRPr="00147892" w:rsidRDefault="005E7A07" w:rsidP="00F660F8">
      <w:pPr>
        <w:numPr>
          <w:ilvl w:val="0"/>
          <w:numId w:val="6"/>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Overtuigende intentie</w:t>
      </w:r>
      <w:r w:rsidRPr="00147892">
        <w:rPr>
          <w:rFonts w:ascii="Euclid Circular A" w:hAnsi="Euclid Circular A"/>
          <w:color w:val="000000" w:themeColor="text1"/>
          <w:sz w:val="24"/>
          <w:szCs w:val="24"/>
        </w:rPr>
        <w:t>: Individuen worden onmiddellijk negatief over de geloofwaardigheid van een website wanneer ze onverwachte commerciële inhoud zien, wat een afweermechanisme activeert.</w:t>
      </w:r>
    </w:p>
    <w:p w14:paraId="5ABF1FE5" w14:textId="6CF6FFB0" w:rsidR="00905479" w:rsidRPr="00147892" w:rsidRDefault="00DA476E" w:rsidP="009672DD">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In</w:t>
      </w:r>
      <w:r w:rsidR="00905479" w:rsidRPr="00147892">
        <w:rPr>
          <w:rFonts w:ascii="Euclid Circular A" w:hAnsi="Euclid Circular A"/>
          <w:color w:val="000000" w:themeColor="text1"/>
          <w:sz w:val="24"/>
          <w:szCs w:val="24"/>
        </w:rPr>
        <w:t xml:space="preserve"> samenvatting</w:t>
      </w:r>
      <w:r w:rsidR="009672DD" w:rsidRPr="00147892">
        <w:rPr>
          <w:rFonts w:ascii="Euclid Circular A" w:hAnsi="Euclid Circular A"/>
          <w:color w:val="000000" w:themeColor="text1"/>
          <w:sz w:val="24"/>
          <w:szCs w:val="24"/>
        </w:rPr>
        <w:t xml:space="preserve">, </w:t>
      </w:r>
      <w:r w:rsidR="00D77D35" w:rsidRPr="00147892">
        <w:rPr>
          <w:rFonts w:ascii="Euclid Circular A" w:hAnsi="Euclid Circular A"/>
          <w:color w:val="000000" w:themeColor="text1"/>
          <w:sz w:val="24"/>
          <w:szCs w:val="24"/>
        </w:rPr>
        <w:t>n</w:t>
      </w:r>
      <w:r w:rsidR="009672DD" w:rsidRPr="00147892">
        <w:rPr>
          <w:rFonts w:ascii="Euclid Circular A" w:hAnsi="Euclid Circular A"/>
          <w:color w:val="000000" w:themeColor="text1"/>
          <w:sz w:val="24"/>
          <w:szCs w:val="24"/>
        </w:rPr>
        <w:t xml:space="preserve">ieuwsgebruikers beoordelen geloofwaardigheid op drie niveaus: de bron, het kanaal en de boodschap (Hellmueller &amp; Trilling, 2012). Omdat een diepgaande analyse vaak ontbreekt, vertrouwen ze op heuristieken (Metzger et al., 2010). Reputatie en aanbeveling versterken het vertrouwen in een bron, terwijl </w:t>
      </w:r>
      <w:r w:rsidR="00C3482B" w:rsidRPr="00147892">
        <w:rPr>
          <w:rFonts w:ascii="Euclid Circular A" w:hAnsi="Euclid Circular A"/>
          <w:color w:val="000000" w:themeColor="text1"/>
          <w:sz w:val="24"/>
          <w:szCs w:val="24"/>
        </w:rPr>
        <w:t>consistentie</w:t>
      </w:r>
      <w:r w:rsidR="009672DD" w:rsidRPr="00147892">
        <w:rPr>
          <w:rFonts w:ascii="Euclid Circular A" w:hAnsi="Euclid Circular A"/>
          <w:color w:val="000000" w:themeColor="text1"/>
          <w:sz w:val="24"/>
          <w:szCs w:val="24"/>
        </w:rPr>
        <w:t xml:space="preserve"> de geloofwaardigheid van een kanaal kan </w:t>
      </w:r>
      <w:r w:rsidR="009672DD" w:rsidRPr="00147892">
        <w:rPr>
          <w:rFonts w:ascii="Euclid Circular A" w:hAnsi="Euclid Circular A"/>
          <w:color w:val="000000" w:themeColor="text1"/>
          <w:sz w:val="24"/>
          <w:szCs w:val="24"/>
        </w:rPr>
        <w:lastRenderedPageBreak/>
        <w:t>ondermijnen. Voor de boodschap spe</w:t>
      </w:r>
      <w:r w:rsidR="00C3482B" w:rsidRPr="00147892">
        <w:rPr>
          <w:rFonts w:ascii="Euclid Circular A" w:hAnsi="Euclid Circular A"/>
          <w:color w:val="000000" w:themeColor="text1"/>
          <w:sz w:val="24"/>
          <w:szCs w:val="24"/>
        </w:rPr>
        <w:t>len</w:t>
      </w:r>
      <w:r w:rsidR="009672DD" w:rsidRPr="00147892">
        <w:rPr>
          <w:rFonts w:ascii="Euclid Circular A" w:hAnsi="Euclid Circular A"/>
          <w:color w:val="000000" w:themeColor="text1"/>
          <w:sz w:val="24"/>
          <w:szCs w:val="24"/>
        </w:rPr>
        <w:t xml:space="preserve"> </w:t>
      </w:r>
      <w:r w:rsidR="00C3482B" w:rsidRPr="00147892">
        <w:rPr>
          <w:rFonts w:ascii="Euclid Circular A" w:hAnsi="Euclid Circular A"/>
          <w:color w:val="000000" w:themeColor="text1"/>
          <w:sz w:val="24"/>
          <w:szCs w:val="24"/>
        </w:rPr>
        <w:t xml:space="preserve">schending van verwachtingen </w:t>
      </w:r>
      <w:r w:rsidR="009672DD" w:rsidRPr="00147892">
        <w:rPr>
          <w:rFonts w:ascii="Euclid Circular A" w:hAnsi="Euclid Circular A"/>
          <w:color w:val="000000" w:themeColor="text1"/>
          <w:sz w:val="24"/>
          <w:szCs w:val="24"/>
        </w:rPr>
        <w:t xml:space="preserve">een rol, terwijl overtuigende intentie wantrouwen kan opwekken. Door tijdgebrek en </w:t>
      </w:r>
      <w:r w:rsidR="00AF14B0" w:rsidRPr="00147892">
        <w:rPr>
          <w:rFonts w:ascii="Euclid Circular A" w:hAnsi="Euclid Circular A"/>
          <w:color w:val="000000" w:themeColor="text1"/>
          <w:sz w:val="24"/>
          <w:szCs w:val="24"/>
        </w:rPr>
        <w:t>‘</w:t>
      </w:r>
      <w:r w:rsidR="009672DD" w:rsidRPr="00147892">
        <w:rPr>
          <w:rFonts w:ascii="Euclid Circular A" w:hAnsi="Euclid Circular A"/>
          <w:color w:val="000000" w:themeColor="text1"/>
          <w:sz w:val="24"/>
          <w:szCs w:val="24"/>
        </w:rPr>
        <w:t>informatie-overload</w:t>
      </w:r>
      <w:r w:rsidR="00AF14B0" w:rsidRPr="00147892">
        <w:rPr>
          <w:rFonts w:ascii="Euclid Circular A" w:hAnsi="Euclid Circular A"/>
          <w:color w:val="000000" w:themeColor="text1"/>
          <w:sz w:val="24"/>
          <w:szCs w:val="24"/>
        </w:rPr>
        <w:t>’</w:t>
      </w:r>
      <w:r w:rsidR="009672DD" w:rsidRPr="00147892">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7E60E0B3" w14:textId="77777777" w:rsidR="00BA276C" w:rsidRPr="00147892" w:rsidRDefault="00BA276C" w:rsidP="00BA276C">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Onderzoeken zoals die van Hellmueller en Trilling (2012) tonen aan dat de geloofwaardigheid van de bron en het kanaal vaak worden onderzocht zo’n (44%) en (43%) van de tijd als vertrouwen wordt onderzocht, terwijl de formulering van de journalistiek minder aandacht krijgt (11%). Dit onderzoek richt zich op de geloofwaardigheid van de formulering in digitale multimedia nieuwsproducties.</w:t>
      </w:r>
    </w:p>
    <w:p w14:paraId="7FC4CB22" w14:textId="77777777" w:rsidR="00B47DEB" w:rsidRPr="00147892" w:rsidRDefault="00B47DEB">
      <w:pPr>
        <w:rPr>
          <w:rFonts w:ascii="Euclid Circular A Semibold" w:eastAsiaTheme="majorEastAsia" w:hAnsi="Euclid Circular A Semibold" w:cstheme="majorBidi"/>
          <w:color w:val="000000" w:themeColor="text1"/>
          <w:sz w:val="24"/>
          <w:szCs w:val="24"/>
        </w:rPr>
      </w:pPr>
      <w:r w:rsidRPr="00147892">
        <w:rPr>
          <w:rFonts w:ascii="Euclid Circular A Semibold" w:hAnsi="Euclid Circular A Semibold"/>
          <w:color w:val="000000" w:themeColor="text1"/>
          <w:sz w:val="24"/>
          <w:szCs w:val="24"/>
        </w:rPr>
        <w:br w:type="page"/>
      </w:r>
    </w:p>
    <w:p w14:paraId="296D0AC6" w14:textId="34A3A363" w:rsidR="00380CFB"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1334342"/>
      <w:r w:rsidRPr="00147892">
        <w:rPr>
          <w:rFonts w:ascii="Euclid Circular A Semibold" w:hAnsi="Euclid Circular A Semibold"/>
          <w:color w:val="000000" w:themeColor="text1"/>
          <w:sz w:val="24"/>
          <w:szCs w:val="24"/>
        </w:rPr>
        <w:lastRenderedPageBreak/>
        <w:t xml:space="preserve">2.3 </w:t>
      </w:r>
      <w:r w:rsidR="00107B12" w:rsidRPr="00147892">
        <w:rPr>
          <w:rFonts w:ascii="Euclid Circular A Semibold" w:hAnsi="Euclid Circular A Semibold"/>
          <w:color w:val="000000" w:themeColor="text1"/>
          <w:sz w:val="24"/>
          <w:szCs w:val="24"/>
        </w:rPr>
        <w:t xml:space="preserve">Journalistieke </w:t>
      </w:r>
      <w:r w:rsidR="001279DA" w:rsidRPr="00147892">
        <w:rPr>
          <w:rFonts w:ascii="Euclid Circular A Semibold" w:hAnsi="Euclid Circular A Semibold"/>
          <w:color w:val="000000" w:themeColor="text1"/>
          <w:sz w:val="24"/>
          <w:szCs w:val="24"/>
        </w:rPr>
        <w:t>interventies</w:t>
      </w:r>
      <w:r w:rsidR="00107B12" w:rsidRPr="00147892">
        <w:rPr>
          <w:rFonts w:ascii="Euclid Circular A Semibold" w:hAnsi="Euclid Circular A Semibold"/>
          <w:color w:val="000000" w:themeColor="text1"/>
          <w:sz w:val="24"/>
          <w:szCs w:val="24"/>
        </w:rPr>
        <w:t xml:space="preserve"> en geloofwaardigheid</w:t>
      </w:r>
      <w:r w:rsidR="00F549D8" w:rsidRPr="00147892">
        <w:rPr>
          <w:rFonts w:ascii="Euclid Circular A Semibold" w:hAnsi="Euclid Circular A Semibold"/>
          <w:color w:val="000000" w:themeColor="text1"/>
          <w:sz w:val="24"/>
          <w:szCs w:val="24"/>
        </w:rPr>
        <w:t xml:space="preserve"> (nog aanvullen</w:t>
      </w:r>
      <w:r w:rsidR="00290B61" w:rsidRPr="00147892">
        <w:rPr>
          <w:rFonts w:ascii="Euclid Circular A Semibold" w:hAnsi="Euclid Circular A Semibold"/>
          <w:color w:val="000000" w:themeColor="text1"/>
          <w:sz w:val="24"/>
          <w:szCs w:val="24"/>
        </w:rPr>
        <w:t>?</w:t>
      </w:r>
      <w:r w:rsidR="00F549D8" w:rsidRPr="00147892">
        <w:rPr>
          <w:rFonts w:ascii="Euclid Circular A Semibold" w:hAnsi="Euclid Circular A Semibold"/>
          <w:color w:val="000000" w:themeColor="text1"/>
          <w:sz w:val="24"/>
          <w:szCs w:val="24"/>
        </w:rPr>
        <w:t>)</w:t>
      </w:r>
      <w:bookmarkEnd w:id="4"/>
    </w:p>
    <w:p w14:paraId="6F4201B5" w14:textId="0D1B5C3C" w:rsidR="004C4FBA" w:rsidRPr="00147892" w:rsidRDefault="004C4FBA"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147892" w:rsidRDefault="008E3BF6" w:rsidP="009C35FB">
      <w:p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De implementatie van transparantie</w:t>
      </w:r>
      <w:r w:rsidRPr="00147892">
        <w:rPr>
          <w:rFonts w:ascii="Euclid Circular A" w:hAnsi="Euclid Circular A"/>
          <w:color w:val="000000" w:themeColor="text1"/>
          <w:sz w:val="24"/>
          <w:szCs w:val="24"/>
        </w:rPr>
        <w:t xml:space="preserve"> in de journalistiek zoals het delen van informatie over redactionele processen</w:t>
      </w:r>
      <w:r w:rsidR="00124EC2"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147892">
        <w:rPr>
          <w:rFonts w:ascii="Euclid Circular A" w:hAnsi="Euclid Circular A"/>
          <w:color w:val="000000" w:themeColor="text1"/>
          <w:sz w:val="24"/>
          <w:szCs w:val="24"/>
          <w:highlight w:val="yellow"/>
        </w:rPr>
        <w:t>(benoem hoe onderzoek ging)</w:t>
      </w:r>
      <w:r w:rsidR="00636796" w:rsidRPr="00147892">
        <w:rPr>
          <w:rFonts w:ascii="Euclid Circular A" w:hAnsi="Euclid Circular A"/>
          <w:color w:val="000000" w:themeColor="text1"/>
          <w:sz w:val="24"/>
          <w:szCs w:val="24"/>
        </w:rPr>
        <w:t xml:space="preserve"> </w:t>
      </w:r>
      <w:r w:rsidR="00945C08" w:rsidRPr="00147892">
        <w:rPr>
          <w:rFonts w:ascii="Euclid Circular A" w:hAnsi="Euclid Circular A"/>
          <w:color w:val="000000" w:themeColor="text1"/>
          <w:sz w:val="24"/>
          <w:szCs w:val="24"/>
        </w:rPr>
        <w:t xml:space="preserve">et onderzoek concludeerde dat transparantie weinig tot geen effect had op de perceptie van </w:t>
      </w:r>
      <w:r w:rsidR="00636796" w:rsidRPr="00147892">
        <w:rPr>
          <w:rFonts w:ascii="Euclid Circular A" w:hAnsi="Euclid Circular A"/>
          <w:color w:val="000000" w:themeColor="text1"/>
          <w:sz w:val="24"/>
          <w:szCs w:val="24"/>
        </w:rPr>
        <w:t>geloofwaardigheid</w:t>
      </w:r>
      <w:r w:rsidR="00945C08" w:rsidRPr="00147892">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form in de journalistiek te kijken.</w:t>
      </w:r>
    </w:p>
    <w:p w14:paraId="46AD9DCA" w14:textId="0BDAD906" w:rsidR="009C35FB" w:rsidRPr="00147892" w:rsidRDefault="009C35FB" w:rsidP="009C35FB">
      <w:p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Implementeren van bewijs</w:t>
      </w:r>
      <w:r w:rsidRPr="00147892">
        <w:rPr>
          <w:rFonts w:ascii="Euclid Circular A" w:hAnsi="Euclid Circular A"/>
          <w:color w:val="000000" w:themeColor="text1"/>
          <w:sz w:val="24"/>
          <w:szCs w:val="24"/>
        </w:rPr>
        <w:t xml:space="preserve"> in journalistiek voor het cultiveren van geloofwaardigheid. Hier</w:t>
      </w:r>
      <w:r w:rsidR="00370BC4" w:rsidRPr="00147892">
        <w:rPr>
          <w:rFonts w:ascii="Euclid Circular A" w:hAnsi="Euclid Circular A"/>
          <w:color w:val="000000" w:themeColor="text1"/>
          <w:sz w:val="24"/>
          <w:szCs w:val="24"/>
        </w:rPr>
        <w:t>voor</w:t>
      </w:r>
      <w:r w:rsidRPr="00147892">
        <w:rPr>
          <w:rFonts w:ascii="Euclid Circular A" w:hAnsi="Euclid Circular A"/>
          <w:color w:val="000000" w:themeColor="text1"/>
          <w:sz w:val="24"/>
          <w:szCs w:val="24"/>
        </w:rPr>
        <w:t xml:space="preserve"> onderzoeken Henken et al (2020) </w:t>
      </w:r>
      <w:r w:rsidR="00414584" w:rsidRPr="00147892">
        <w:rPr>
          <w:rFonts w:ascii="Euclid Circular A" w:hAnsi="Euclid Circular A"/>
          <w:color w:val="000000" w:themeColor="text1"/>
          <w:sz w:val="24"/>
          <w:szCs w:val="24"/>
        </w:rPr>
        <w:t xml:space="preserve">met een </w:t>
      </w:r>
      <w:r w:rsidR="007D4684" w:rsidRPr="00147892">
        <w:rPr>
          <w:rFonts w:ascii="Euclid Circular A" w:hAnsi="Euclid Circular A"/>
          <w:color w:val="000000" w:themeColor="text1"/>
          <w:sz w:val="24"/>
          <w:szCs w:val="24"/>
        </w:rPr>
        <w:t xml:space="preserve">online </w:t>
      </w:r>
      <w:r w:rsidR="00414584" w:rsidRPr="00147892">
        <w:rPr>
          <w:rFonts w:ascii="Euclid Circular A" w:hAnsi="Euclid Circular A"/>
          <w:color w:val="000000" w:themeColor="text1"/>
          <w:sz w:val="24"/>
          <w:szCs w:val="24"/>
        </w:rPr>
        <w:t xml:space="preserve">experiment </w:t>
      </w:r>
      <w:r w:rsidRPr="00147892">
        <w:rPr>
          <w:rFonts w:ascii="Euclid Circular A" w:hAnsi="Euclid Circular A"/>
          <w:color w:val="000000" w:themeColor="text1"/>
          <w:sz w:val="24"/>
          <w:szCs w:val="24"/>
        </w:rPr>
        <w:t xml:space="preserve">hoe het gebruik van verschillende vormen van bewijs de </w:t>
      </w:r>
      <w:r w:rsidRPr="00147892">
        <w:rPr>
          <w:rFonts w:ascii="Euclid Circular A" w:hAnsi="Euclid Circular A"/>
          <w:color w:val="000000" w:themeColor="text1"/>
          <w:sz w:val="24"/>
          <w:szCs w:val="24"/>
        </w:rPr>
        <w:lastRenderedPageBreak/>
        <w:t>geloofwaardigheid en kwaliteitsbeoordeling van nieuwsverhalen beïnvloedt, evenals de leeservaring vanuit het perspectief van het publiek. Hiervoor kijken ze naar verschillende soorten bewijs:</w:t>
      </w:r>
    </w:p>
    <w:p w14:paraId="0D8B1A24" w14:textId="4A1E40FF" w:rsidR="009C35FB" w:rsidRPr="0014789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Wetenschappelijke bronnen</w:t>
      </w:r>
      <w:r w:rsidRPr="00147892">
        <w:rPr>
          <w:rFonts w:ascii="Euclid Circular A" w:hAnsi="Euclid Circular A"/>
          <w:color w:val="000000" w:themeColor="text1"/>
          <w:sz w:val="24"/>
          <w:szCs w:val="24"/>
        </w:rPr>
        <w:t xml:space="preserve">, </w:t>
      </w:r>
      <w:r w:rsidR="00405C0B" w:rsidRPr="00147892">
        <w:rPr>
          <w:rFonts w:ascii="Euclid Circular A" w:hAnsi="Euclid Circular A"/>
          <w:color w:val="000000" w:themeColor="text1"/>
          <w:sz w:val="24"/>
          <w:szCs w:val="24"/>
        </w:rPr>
        <w:t xml:space="preserve">omvat het </w:t>
      </w:r>
      <w:r w:rsidRPr="00147892">
        <w:rPr>
          <w:rFonts w:ascii="Euclid Circular A" w:hAnsi="Euclid Circular A"/>
          <w:color w:val="000000" w:themeColor="text1"/>
          <w:sz w:val="24"/>
          <w:szCs w:val="24"/>
        </w:rPr>
        <w:t>eenvoudig bewijs van citaten of expliciet bewijs voor feiten.</w:t>
      </w:r>
    </w:p>
    <w:p w14:paraId="2C767CB2" w14:textId="4EC84F28" w:rsidR="009C35FB" w:rsidRPr="0014789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Statistische informatie</w:t>
      </w:r>
      <w:r w:rsidRPr="00147892">
        <w:rPr>
          <w:rFonts w:ascii="Euclid Circular A" w:hAnsi="Euclid Circular A"/>
          <w:color w:val="000000" w:themeColor="text1"/>
          <w:sz w:val="24"/>
          <w:szCs w:val="24"/>
        </w:rPr>
        <w:t>,</w:t>
      </w:r>
      <w:r w:rsidR="00405C0B" w:rsidRPr="00147892">
        <w:rPr>
          <w:rFonts w:ascii="Euclid Circular A" w:hAnsi="Euclid Circular A"/>
          <w:color w:val="000000" w:themeColor="text1"/>
          <w:sz w:val="24"/>
          <w:szCs w:val="24"/>
        </w:rPr>
        <w:t xml:space="preserve"> zijn de</w:t>
      </w:r>
      <w:r w:rsidRPr="00147892">
        <w:rPr>
          <w:rFonts w:ascii="Euclid Circular A" w:hAnsi="Euclid Circular A"/>
          <w:color w:val="000000" w:themeColor="text1"/>
          <w:sz w:val="24"/>
          <w:szCs w:val="24"/>
        </w:rPr>
        <w:t xml:space="preserve"> cijfers en statistische gegevens </w:t>
      </w:r>
      <w:r w:rsidR="00405C0B" w:rsidRPr="00147892">
        <w:rPr>
          <w:rFonts w:ascii="Euclid Circular A" w:hAnsi="Euclid Circular A"/>
          <w:color w:val="000000" w:themeColor="text1"/>
          <w:sz w:val="24"/>
          <w:szCs w:val="24"/>
        </w:rPr>
        <w:t xml:space="preserve">voor </w:t>
      </w:r>
      <w:r w:rsidRPr="00147892">
        <w:rPr>
          <w:rFonts w:ascii="Euclid Circular A" w:hAnsi="Euclid Circular A"/>
          <w:color w:val="000000" w:themeColor="text1"/>
          <w:sz w:val="24"/>
          <w:szCs w:val="24"/>
        </w:rPr>
        <w:t>substantiële elementen van op bewijs gebaseerde journalistieke verslaggeving</w:t>
      </w:r>
      <w:r w:rsidR="00F42676" w:rsidRPr="00147892">
        <w:rPr>
          <w:rFonts w:ascii="Euclid Circular A" w:hAnsi="Euclid Circular A"/>
          <w:color w:val="000000" w:themeColor="text1"/>
          <w:sz w:val="24"/>
          <w:szCs w:val="24"/>
        </w:rPr>
        <w:t>. Hierover</w:t>
      </w:r>
      <w:r w:rsidRPr="00147892">
        <w:rPr>
          <w:rFonts w:ascii="Euclid Circular A" w:hAnsi="Euclid Circular A"/>
          <w:color w:val="000000" w:themeColor="text1"/>
          <w:sz w:val="24"/>
          <w:szCs w:val="24"/>
        </w:rPr>
        <w:t xml:space="preserve"> ontdekten Koetsenruijter</w:t>
      </w:r>
      <w:r w:rsidR="00EA0F72"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2011) dat gerapporteerde statistieken de geloofwaardigheid van een nieuwsbericht </w:t>
      </w:r>
      <w:r w:rsidR="00EA0F72" w:rsidRPr="00147892">
        <w:rPr>
          <w:rFonts w:ascii="Euclid Circular A" w:hAnsi="Euclid Circular A"/>
          <w:color w:val="000000" w:themeColor="text1"/>
          <w:sz w:val="24"/>
          <w:szCs w:val="24"/>
        </w:rPr>
        <w:t>deden</w:t>
      </w:r>
      <w:r w:rsidRPr="00147892">
        <w:rPr>
          <w:rFonts w:ascii="Euclid Circular A" w:hAnsi="Euclid Circular A"/>
          <w:color w:val="000000" w:themeColor="text1"/>
          <w:sz w:val="24"/>
          <w:szCs w:val="24"/>
        </w:rPr>
        <w:t xml:space="preserve"> vergroten. </w:t>
      </w:r>
      <w:r w:rsidR="00747E11" w:rsidRPr="00147892">
        <w:rPr>
          <w:rFonts w:ascii="Euclid Circular A" w:hAnsi="Euclid Circular A"/>
          <w:color w:val="000000" w:themeColor="text1"/>
          <w:sz w:val="24"/>
          <w:szCs w:val="24"/>
        </w:rPr>
        <w:t>Z</w:t>
      </w:r>
      <w:r w:rsidRPr="00147892">
        <w:rPr>
          <w:rFonts w:ascii="Euclid Circular A" w:hAnsi="Euclid Circular A"/>
          <w:color w:val="000000" w:themeColor="text1"/>
          <w:sz w:val="24"/>
          <w:szCs w:val="24"/>
        </w:rPr>
        <w:t xml:space="preserve">ijn onderzoek </w:t>
      </w:r>
      <w:r w:rsidR="00747E11" w:rsidRPr="00147892">
        <w:rPr>
          <w:rFonts w:ascii="Euclid Circular A" w:hAnsi="Euclid Circular A"/>
          <w:color w:val="000000" w:themeColor="text1"/>
          <w:sz w:val="24"/>
          <w:szCs w:val="24"/>
        </w:rPr>
        <w:t xml:space="preserve">had als resultaat dat </w:t>
      </w:r>
      <w:r w:rsidRPr="00147892">
        <w:rPr>
          <w:rFonts w:ascii="Euclid Circular A" w:hAnsi="Euclid Circular A"/>
          <w:color w:val="000000" w:themeColor="text1"/>
          <w:sz w:val="24"/>
          <w:szCs w:val="24"/>
        </w:rPr>
        <w:t>de waargenomen geloofwaardigheid hoger</w:t>
      </w:r>
      <w:r w:rsidR="00900433" w:rsidRPr="00147892">
        <w:rPr>
          <w:rFonts w:ascii="Euclid Circular A" w:hAnsi="Euclid Circular A"/>
          <w:color w:val="000000" w:themeColor="text1"/>
          <w:sz w:val="24"/>
          <w:szCs w:val="24"/>
        </w:rPr>
        <w:t xml:space="preserve"> uitkomt</w:t>
      </w:r>
      <w:r w:rsidRPr="00147892">
        <w:rPr>
          <w:rFonts w:ascii="Euclid Circular A" w:hAnsi="Euclid Circular A"/>
          <w:color w:val="000000" w:themeColor="text1"/>
          <w:sz w:val="24"/>
          <w:szCs w:val="24"/>
        </w:rPr>
        <w:t xml:space="preserve"> wanneer journalisten getallen gebruiken in plaats van woorden </w:t>
      </w:r>
      <w:r w:rsidR="00F42676" w:rsidRPr="00147892">
        <w:rPr>
          <w:rFonts w:ascii="Euclid Circular A" w:hAnsi="Euclid Circular A"/>
          <w:color w:val="000000" w:themeColor="text1"/>
          <w:sz w:val="24"/>
          <w:szCs w:val="24"/>
        </w:rPr>
        <w:t xml:space="preserve">zoals </w:t>
      </w:r>
      <w:r w:rsidRPr="00147892">
        <w:rPr>
          <w:rFonts w:ascii="Euclid Circular A" w:hAnsi="Euclid Circular A"/>
          <w:color w:val="000000" w:themeColor="text1"/>
          <w:sz w:val="24"/>
          <w:szCs w:val="24"/>
        </w:rPr>
        <w:t>“sommige” of “veel”</w:t>
      </w:r>
      <w:r w:rsidR="00F42676" w:rsidRPr="00147892">
        <w:rPr>
          <w:rFonts w:ascii="Euclid Circular A" w:hAnsi="Euclid Circular A"/>
          <w:color w:val="000000" w:themeColor="text1"/>
          <w:sz w:val="24"/>
          <w:szCs w:val="24"/>
        </w:rPr>
        <w:t xml:space="preserve"> </w:t>
      </w:r>
      <w:r w:rsidR="00F42676"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147892">
        <w:rPr>
          <w:rFonts w:ascii="Euclid Circular A" w:hAnsi="Euclid Circular A"/>
          <w:color w:val="000000" w:themeColor="text1"/>
          <w:sz w:val="24"/>
          <w:szCs w:val="24"/>
        </w:rPr>
        <w:fldChar w:fldCharType="separate"/>
      </w:r>
      <w:r w:rsidR="00F42676" w:rsidRPr="00147892">
        <w:rPr>
          <w:rFonts w:ascii="Euclid Circular A" w:hAnsi="Euclid Circular A"/>
          <w:sz w:val="24"/>
        </w:rPr>
        <w:t>(Koetsenruijter, 2011</w:t>
      </w:r>
      <w:r w:rsidR="00EA0F72" w:rsidRPr="00147892">
        <w:rPr>
          <w:rFonts w:ascii="Euclid Circular A" w:hAnsi="Euclid Circular A"/>
          <w:sz w:val="24"/>
        </w:rPr>
        <w:t>: p.77</w:t>
      </w:r>
      <w:r w:rsidR="00F42676" w:rsidRPr="00147892">
        <w:rPr>
          <w:rFonts w:ascii="Euclid Circular A" w:hAnsi="Euclid Circular A"/>
          <w:sz w:val="24"/>
        </w:rPr>
        <w:t>)</w:t>
      </w:r>
      <w:r w:rsidR="00F42676" w:rsidRPr="00147892">
        <w:rPr>
          <w:rFonts w:ascii="Euclid Circular A" w:hAnsi="Euclid Circular A"/>
          <w:color w:val="000000" w:themeColor="text1"/>
          <w:sz w:val="24"/>
          <w:szCs w:val="24"/>
        </w:rPr>
        <w:fldChar w:fldCharType="end"/>
      </w:r>
      <w:r w:rsidR="00F42676" w:rsidRPr="00147892">
        <w:rPr>
          <w:rFonts w:ascii="Euclid Circular A" w:hAnsi="Euclid Circular A"/>
          <w:color w:val="000000" w:themeColor="text1"/>
          <w:sz w:val="24"/>
          <w:szCs w:val="24"/>
        </w:rPr>
        <w:t>.</w:t>
      </w:r>
    </w:p>
    <w:p w14:paraId="589A732F" w14:textId="292E5A9C" w:rsidR="009C35FB" w:rsidRPr="00147892"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Visualisatie van statistische gegevens,</w:t>
      </w:r>
      <w:r w:rsidRPr="00147892">
        <w:rPr>
          <w:rFonts w:ascii="Euclid Circular A" w:hAnsi="Euclid Circular A"/>
          <w:color w:val="000000" w:themeColor="text1"/>
          <w:sz w:val="24"/>
          <w:szCs w:val="24"/>
        </w:rPr>
        <w:t xml:space="preserve"> n</w:t>
      </w:r>
      <w:r w:rsidR="009C35FB" w:rsidRPr="00147892">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147892">
        <w:rPr>
          <w:rFonts w:ascii="Euclid Circular A" w:hAnsi="Euclid Circular A"/>
          <w:color w:val="000000" w:themeColor="text1"/>
          <w:sz w:val="24"/>
          <w:szCs w:val="24"/>
        </w:rPr>
        <w:t>‘</w:t>
      </w:r>
      <w:r w:rsidR="009C35FB" w:rsidRPr="00147892">
        <w:rPr>
          <w:rFonts w:ascii="Euclid Circular A" w:hAnsi="Euclid Circular A"/>
          <w:color w:val="000000" w:themeColor="text1"/>
          <w:sz w:val="24"/>
          <w:szCs w:val="24"/>
        </w:rPr>
        <w:t>infographics</w:t>
      </w:r>
      <w:r w:rsidR="00FE4ADE" w:rsidRPr="00147892">
        <w:rPr>
          <w:rFonts w:ascii="Euclid Circular A" w:hAnsi="Euclid Circular A"/>
          <w:color w:val="000000" w:themeColor="text1"/>
          <w:sz w:val="24"/>
          <w:szCs w:val="24"/>
        </w:rPr>
        <w:t>’</w:t>
      </w:r>
      <w:r w:rsidR="009C35FB" w:rsidRPr="00147892">
        <w:rPr>
          <w:rFonts w:ascii="Euclid Circular A" w:hAnsi="Euclid Circular A"/>
          <w:color w:val="000000" w:themeColor="text1"/>
          <w:sz w:val="24"/>
          <w:szCs w:val="24"/>
        </w:rPr>
        <w:t xml:space="preserve">. Vooral in de context van </w:t>
      </w:r>
      <w:r w:rsidR="00CE0F1B" w:rsidRPr="00147892">
        <w:rPr>
          <w:rFonts w:ascii="Euclid Circular A" w:hAnsi="Euclid Circular A"/>
          <w:color w:val="000000" w:themeColor="text1"/>
          <w:sz w:val="24"/>
          <w:szCs w:val="24"/>
        </w:rPr>
        <w:t>digitaal multimedia</w:t>
      </w:r>
      <w:r w:rsidR="009C35FB" w:rsidRPr="00147892">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147892" w:rsidRDefault="0087292F" w:rsidP="0041458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w:t>
      </w:r>
      <w:r w:rsidR="00414584" w:rsidRPr="00147892">
        <w:rPr>
          <w:rFonts w:ascii="Euclid Circular A" w:hAnsi="Euclid Circular A"/>
          <w:color w:val="000000" w:themeColor="text1"/>
          <w:sz w:val="24"/>
          <w:szCs w:val="24"/>
        </w:rPr>
        <w:t>bevindingen</w:t>
      </w:r>
      <w:r w:rsidRPr="00147892">
        <w:rPr>
          <w:rFonts w:ascii="Euclid Circular A" w:hAnsi="Euclid Circular A"/>
          <w:color w:val="000000" w:themeColor="text1"/>
          <w:sz w:val="24"/>
          <w:szCs w:val="24"/>
        </w:rPr>
        <w:t xml:space="preserve"> in het onderzoek</w:t>
      </w:r>
      <w:r w:rsidR="00414584" w:rsidRPr="00147892">
        <w:rPr>
          <w:rFonts w:ascii="Euclid Circular A" w:hAnsi="Euclid Circular A"/>
          <w:color w:val="000000" w:themeColor="text1"/>
          <w:sz w:val="24"/>
          <w:szCs w:val="24"/>
        </w:rPr>
        <w:t xml:space="preserve"> geven aan dat deze </w:t>
      </w:r>
      <w:r w:rsidR="000D770D" w:rsidRPr="00147892">
        <w:rPr>
          <w:rFonts w:ascii="Euclid Circular A" w:hAnsi="Euclid Circular A"/>
          <w:color w:val="000000" w:themeColor="text1"/>
          <w:sz w:val="24"/>
          <w:szCs w:val="24"/>
        </w:rPr>
        <w:t xml:space="preserve">drie soorten </w:t>
      </w:r>
      <w:r w:rsidR="00414584" w:rsidRPr="00147892">
        <w:rPr>
          <w:rFonts w:ascii="Euclid Circular A" w:hAnsi="Euclid Circular A"/>
          <w:color w:val="000000" w:themeColor="text1"/>
          <w:sz w:val="24"/>
          <w:szCs w:val="24"/>
        </w:rPr>
        <w:t>bewijzen de waargenomen geloofwaardigheid verhogen. Tegelijkertijd ontdekten</w:t>
      </w:r>
      <w:r w:rsidR="00405ED8" w:rsidRPr="00147892">
        <w:rPr>
          <w:rFonts w:ascii="Euclid Circular A" w:hAnsi="Euclid Circular A"/>
          <w:color w:val="000000" w:themeColor="text1"/>
          <w:sz w:val="24"/>
          <w:szCs w:val="24"/>
        </w:rPr>
        <w:t xml:space="preserve"> Henken et al (2020)</w:t>
      </w:r>
      <w:r w:rsidR="00414584" w:rsidRPr="00147892">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147892" w:rsidRDefault="005D1E4C" w:rsidP="0041458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Ook wordt er veel geëxperimenteerd met alternatieve media waarop nieuws kan worden gepresenteerd, zoals de zoektocht om journalistiek te gronden in de wereld van immersieve journalistiek </w:t>
      </w:r>
    </w:p>
    <w:p w14:paraId="34553F96" w14:textId="77777777" w:rsidR="0041614B" w:rsidRPr="00147892" w:rsidRDefault="0041614B" w:rsidP="004421D4">
      <w:pPr>
        <w:spacing w:line="360" w:lineRule="auto"/>
        <w:jc w:val="both"/>
        <w:rPr>
          <w:rFonts w:ascii="Euclid Circular A" w:hAnsi="Euclid Circular A"/>
          <w:color w:val="000000" w:themeColor="text1"/>
          <w:sz w:val="24"/>
          <w:szCs w:val="24"/>
        </w:rPr>
      </w:pPr>
    </w:p>
    <w:p w14:paraId="3D24E9FF" w14:textId="77777777" w:rsidR="00780300" w:rsidRPr="00147892" w:rsidRDefault="00780300" w:rsidP="004421D4">
      <w:pPr>
        <w:spacing w:line="360" w:lineRule="auto"/>
        <w:jc w:val="both"/>
        <w:rPr>
          <w:rFonts w:ascii="Euclid Circular A" w:hAnsi="Euclid Circular A"/>
          <w:color w:val="000000" w:themeColor="text1"/>
          <w:sz w:val="24"/>
          <w:szCs w:val="24"/>
        </w:rPr>
      </w:pPr>
    </w:p>
    <w:p w14:paraId="199D5853" w14:textId="07879CC3" w:rsidR="008007E7"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1334344"/>
      <w:r w:rsidRPr="00147892">
        <w:rPr>
          <w:rFonts w:ascii="Euclid Circular A Semibold" w:hAnsi="Euclid Circular A Semibold"/>
          <w:color w:val="000000" w:themeColor="text1"/>
          <w:sz w:val="24"/>
          <w:szCs w:val="24"/>
        </w:rPr>
        <w:lastRenderedPageBreak/>
        <w:t>2.</w:t>
      </w:r>
      <w:r w:rsidR="00E46C2C" w:rsidRPr="00147892">
        <w:rPr>
          <w:rFonts w:ascii="Euclid Circular A Semibold" w:hAnsi="Euclid Circular A Semibold"/>
          <w:color w:val="000000" w:themeColor="text1"/>
          <w:sz w:val="24"/>
          <w:szCs w:val="24"/>
        </w:rPr>
        <w:t>4</w:t>
      </w:r>
      <w:r w:rsidRPr="00147892">
        <w:rPr>
          <w:rFonts w:ascii="Euclid Circular A Semibold" w:hAnsi="Euclid Circular A Semibold"/>
          <w:color w:val="000000" w:themeColor="text1"/>
          <w:sz w:val="24"/>
          <w:szCs w:val="24"/>
        </w:rPr>
        <w:t xml:space="preserve"> </w:t>
      </w:r>
      <w:r w:rsidR="00AD050A" w:rsidRPr="00147892">
        <w:rPr>
          <w:rFonts w:ascii="Euclid Circular A Semibold" w:hAnsi="Euclid Circular A Semibold"/>
          <w:color w:val="000000" w:themeColor="text1"/>
          <w:sz w:val="24"/>
          <w:szCs w:val="24"/>
        </w:rPr>
        <w:t>Multimedia specials</w:t>
      </w:r>
      <w:r w:rsidR="00DF400A" w:rsidRPr="00147892">
        <w:rPr>
          <w:rFonts w:ascii="Euclid Circular A Semibold" w:hAnsi="Euclid Circular A Semibold"/>
          <w:color w:val="000000" w:themeColor="text1"/>
          <w:sz w:val="24"/>
          <w:szCs w:val="24"/>
        </w:rPr>
        <w:t xml:space="preserve"> en geloofwaardigheid</w:t>
      </w:r>
      <w:bookmarkEnd w:id="5"/>
    </w:p>
    <w:p w14:paraId="7BD38C3A" w14:textId="36FD550B" w:rsidR="00E5459A" w:rsidRPr="00147892" w:rsidRDefault="00E5459A" w:rsidP="00E5459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laner,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Deze ontwikkeling heeft nieuwsredacties veel tijd gekost om zich </w:t>
      </w:r>
      <w:r w:rsidR="003A0409" w:rsidRPr="00147892">
        <w:rPr>
          <w:rFonts w:ascii="Euclid Circular A" w:hAnsi="Euclid Circular A"/>
          <w:color w:val="000000" w:themeColor="text1"/>
          <w:sz w:val="24"/>
          <w:szCs w:val="24"/>
        </w:rPr>
        <w:t xml:space="preserve">hieraan </w:t>
      </w:r>
      <w:r w:rsidRPr="00147892">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laner,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7DB78DF2" w14:textId="77777777" w:rsidR="00E5459A" w:rsidRPr="00147892" w:rsidRDefault="00E5459A" w:rsidP="00E5459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OECD, 2010: p.7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147892">
        <w:rPr>
          <w:rFonts w:ascii="Euclid Circular A" w:hAnsi="Euclid Circular A"/>
          <w:color w:val="000000" w:themeColor="text1"/>
          <w:sz w:val="24"/>
          <w:szCs w:val="24"/>
          <w:highlight w:val="yellow"/>
        </w:rPr>
        <w:t>geloofwaardiger</w:t>
      </w:r>
      <w:r w:rsidRPr="00147892">
        <w:rPr>
          <w:rFonts w:ascii="Euclid Circular A" w:hAnsi="Euclid Circular A"/>
          <w:color w:val="000000" w:themeColor="text1"/>
          <w:sz w:val="24"/>
          <w:szCs w:val="24"/>
        </w:rPr>
        <w:t xml:space="preserve"> maken voor de lezer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7412C3FD" w14:textId="77777777" w:rsidR="00FC60A6" w:rsidRPr="00147892" w:rsidRDefault="006928A5"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op cognitieve verwerking en nieuwsbegrip vragen op. Experimenteel onderzoek van Sundar (2000) onderzocht juist hoe verschillende presentatievormen van nieuwsverhalen de manier beïnvloeden waarop lezers informatie opnemen en </w:t>
      </w:r>
      <w:r w:rsidRPr="00147892">
        <w:rPr>
          <w:rFonts w:ascii="Euclid Circular A" w:hAnsi="Euclid Circular A"/>
          <w:color w:val="000000" w:themeColor="text1"/>
          <w:sz w:val="24"/>
          <w:szCs w:val="24"/>
        </w:rPr>
        <w:lastRenderedPageBreak/>
        <w:t xml:space="preserve">onthouden. </w:t>
      </w:r>
      <w:r w:rsidR="009376D1" w:rsidRPr="00147892">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147892">
        <w:rPr>
          <w:rFonts w:ascii="Euclid Circular A" w:hAnsi="Euclid Circular A"/>
          <w:color w:val="000000" w:themeColor="text1"/>
          <w:sz w:val="24"/>
          <w:szCs w:val="24"/>
        </w:rPr>
        <w:fldChar w:fldCharType="separate"/>
      </w:r>
      <w:r w:rsidR="009376D1" w:rsidRPr="00147892">
        <w:rPr>
          <w:rFonts w:ascii="Euclid Circular A" w:hAnsi="Euclid Circular A"/>
          <w:sz w:val="24"/>
        </w:rPr>
        <w:t>(Sundar, 2000: p.489)</w:t>
      </w:r>
      <w:r w:rsidR="009376D1" w:rsidRPr="00147892">
        <w:rPr>
          <w:rFonts w:ascii="Euclid Circular A" w:hAnsi="Euclid Circular A"/>
          <w:color w:val="000000" w:themeColor="text1"/>
          <w:sz w:val="24"/>
          <w:szCs w:val="24"/>
        </w:rPr>
        <w:fldChar w:fldCharType="end"/>
      </w:r>
      <w:r w:rsidR="009376D1" w:rsidRPr="00147892">
        <w:rPr>
          <w:rFonts w:ascii="Euclid Circular A" w:hAnsi="Euclid Circular A"/>
          <w:color w:val="000000" w:themeColor="text1"/>
          <w:sz w:val="24"/>
          <w:szCs w:val="24"/>
        </w:rPr>
        <w:t>. Dit wees op een negatieve correlatie tussen nieuwsconsumptie en de toevoeging van multimediale elementen. Het huidige onderzoek bouwt voort op deze bevindingen en richt zich specifiek op de invloed van multimediaverhalen op de waargenomen geloofwaardigheid van nieuws, een aspect dat in Sundars analyse uit 2000 niet significant naar voren kwam.</w:t>
      </w:r>
      <w:r w:rsidR="00461624" w:rsidRPr="00147892">
        <w:rPr>
          <w:rFonts w:ascii="Euclid Circular A" w:hAnsi="Euclid Circular A"/>
          <w:color w:val="000000" w:themeColor="text1"/>
          <w:sz w:val="24"/>
          <w:szCs w:val="24"/>
        </w:rPr>
        <w:t xml:space="preserve"> </w:t>
      </w:r>
    </w:p>
    <w:p w14:paraId="1C4A7F6D" w14:textId="58142DE4" w:rsidR="009376D1" w:rsidRPr="00147892" w:rsidRDefault="00461624"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tzelfde tonen Pincus et al (2017) aan in hun experiment waar naar voren komt dat tegen hun verwachtingen in: “we find that those participants who read the text-only version learned slightly more </w:t>
      </w:r>
      <w:r w:rsidR="004A24B2"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than those exposed to parallel content in a multimedia format</w:t>
      </w:r>
      <w:r w:rsidR="007D34EF" w:rsidRPr="00147892">
        <w:rPr>
          <w:rFonts w:ascii="Euclid Circular A" w:hAnsi="Euclid Circular A"/>
          <w:color w:val="000000" w:themeColor="text1"/>
          <w:sz w:val="24"/>
          <w:szCs w:val="24"/>
        </w:rPr>
        <w:t xml:space="preserve"> </w:t>
      </w:r>
      <w:r w:rsidR="00BA5451"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the added multimodality made readers to remember less”</w:t>
      </w:r>
      <w:r w:rsidR="00683C62" w:rsidRPr="00147892">
        <w:rPr>
          <w:rFonts w:ascii="Euclid Circular A" w:hAnsi="Euclid Circular A"/>
          <w:color w:val="000000" w:themeColor="text1"/>
          <w:sz w:val="24"/>
          <w:szCs w:val="24"/>
        </w:rPr>
        <w:t xml:space="preserve"> </w:t>
      </w:r>
      <w:r w:rsidR="007E3A9D" w:rsidRPr="00147892">
        <w:rPr>
          <w:rFonts w:ascii="Euclid Circular A" w:hAnsi="Euclid Circular A"/>
          <w:color w:val="000000" w:themeColor="text1"/>
          <w:sz w:val="24"/>
          <w:szCs w:val="24"/>
        </w:rPr>
        <w:t>hierin ondersteunen deze twee onderzoeken elkaar.</w:t>
      </w:r>
      <w:r w:rsidR="00344B80" w:rsidRPr="00147892">
        <w:rPr>
          <w:rFonts w:ascii="Euclid Circular A" w:hAnsi="Euclid Circular A"/>
          <w:color w:val="000000" w:themeColor="text1"/>
          <w:sz w:val="24"/>
          <w:szCs w:val="24"/>
        </w:rPr>
        <w:t xml:space="preserve"> Waar </w:t>
      </w:r>
      <w:r w:rsidR="00F0523F" w:rsidRPr="00147892">
        <w:rPr>
          <w:rFonts w:ascii="Euclid Circular A" w:hAnsi="Euclid Circular A"/>
          <w:color w:val="000000" w:themeColor="text1"/>
          <w:sz w:val="24"/>
          <w:szCs w:val="24"/>
        </w:rPr>
        <w:t>deze studies suggereren dat simpele teksten zonder multimedia makkelijker cognitief te verwerken zijn.</w:t>
      </w:r>
      <w:r w:rsidR="00E87DF0" w:rsidRPr="00147892">
        <w:rPr>
          <w:rFonts w:ascii="Euclid Circular A" w:hAnsi="Euclid Circular A"/>
          <w:color w:val="000000" w:themeColor="text1"/>
          <w:sz w:val="24"/>
          <w:szCs w:val="24"/>
        </w:rPr>
        <w:t xml:space="preserve"> Wel zijn er in beide </w:t>
      </w:r>
      <w:r w:rsidR="001F5531" w:rsidRPr="00147892">
        <w:rPr>
          <w:rFonts w:ascii="Euclid Circular A" w:hAnsi="Euclid Circular A"/>
          <w:color w:val="000000" w:themeColor="text1"/>
          <w:sz w:val="24"/>
          <w:szCs w:val="24"/>
        </w:rPr>
        <w:t>studies redenen voor een optimistisch beeld van geloofwaardigheid en vertrouwen in het algemeen</w:t>
      </w:r>
      <w:r w:rsidR="00945BF7" w:rsidRPr="00147892">
        <w:rPr>
          <w:rFonts w:ascii="Euclid Circular A" w:hAnsi="Euclid Circular A"/>
          <w:color w:val="000000" w:themeColor="text1"/>
          <w:sz w:val="24"/>
          <w:szCs w:val="24"/>
        </w:rPr>
        <w:t>.</w:t>
      </w:r>
    </w:p>
    <w:p w14:paraId="107419A1" w14:textId="3009D8FB" w:rsidR="008575A1" w:rsidRPr="00147892" w:rsidRDefault="008575A1"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 De resultaten van deze experimentele studies geven aan dat bewijs van externe bronnen in nieuwsverhalen de geloofwaardigheid ervan lijkt te verbeteren.</w:t>
      </w:r>
      <w:r w:rsidR="004A3236" w:rsidRPr="00147892">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147892" w:rsidRDefault="005C45ED"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Later vroeg ook het onderzoeksteam van </w:t>
      </w:r>
      <w:r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incus et al., 2017</w:t>
      </w:r>
      <w:r w:rsidR="007C092D" w:rsidRPr="00147892">
        <w:rPr>
          <w:rFonts w:ascii="Euclid Circular A" w:hAnsi="Euclid Circular A"/>
          <w:sz w:val="24"/>
        </w:rPr>
        <w:t>: p.748</w:t>
      </w:r>
      <w:r w:rsidRPr="00147892">
        <w:rPr>
          <w:rFonts w:ascii="Euclid Circular A" w:hAnsi="Euclid Circular A"/>
          <w:sz w:val="24"/>
        </w:rPr>
        <w:t>)</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zich af</w:t>
      </w:r>
      <w:r w:rsidR="00780C98" w:rsidRPr="00147892">
        <w:rPr>
          <w:rFonts w:ascii="Euclid Circular A" w:hAnsi="Euclid Circular A"/>
          <w:color w:val="000000" w:themeColor="text1"/>
          <w:sz w:val="24"/>
          <w:szCs w:val="24"/>
        </w:rPr>
        <w:t>: “</w:t>
      </w:r>
      <w:r w:rsidR="00780C98" w:rsidRPr="00147892">
        <w:rPr>
          <w:rFonts w:ascii="Euclid Circular A" w:hAnsi="Euclid Circular A"/>
          <w:i/>
          <w:iCs/>
          <w:color w:val="000000" w:themeColor="text1"/>
          <w:sz w:val="24"/>
          <w:szCs w:val="24"/>
        </w:rPr>
        <w:t>Does embedded multimedia journalism affect people cognitively or emo-</w:t>
      </w:r>
      <w:r w:rsidR="00780C98" w:rsidRPr="00147892">
        <w:rPr>
          <w:rFonts w:ascii="Euclid Circular A" w:hAnsi="Euclid Circular A"/>
          <w:i/>
          <w:iCs/>
          <w:color w:val="000000" w:themeColor="text1"/>
          <w:sz w:val="24"/>
          <w:szCs w:val="24"/>
        </w:rPr>
        <w:br/>
        <w:t>tionally in different ways than the more traditional journalistic formats do?</w:t>
      </w:r>
      <w:r w:rsidR="00780C98" w:rsidRPr="00147892">
        <w:rPr>
          <w:rFonts w:ascii="Euclid Circular A" w:hAnsi="Euclid Circular A"/>
          <w:color w:val="000000" w:themeColor="text1"/>
          <w:sz w:val="24"/>
          <w:szCs w:val="24"/>
        </w:rPr>
        <w:t>”</w:t>
      </w:r>
      <w:r w:rsidR="00CB10B7" w:rsidRPr="00147892">
        <w:rPr>
          <w:rFonts w:ascii="Euclid Circular A" w:hAnsi="Euclid Circular A"/>
          <w:color w:val="000000" w:themeColor="text1"/>
          <w:sz w:val="24"/>
          <w:szCs w:val="24"/>
        </w:rPr>
        <w:t xml:space="preserve">. </w:t>
      </w:r>
      <w:r w:rsidR="00CB10B7" w:rsidRPr="00147892">
        <w:rPr>
          <w:rFonts w:ascii="Euclid Circular A" w:hAnsi="Euclid Circular A"/>
          <w:color w:val="000000" w:themeColor="text1"/>
          <w:sz w:val="24"/>
          <w:szCs w:val="24"/>
        </w:rPr>
        <w:lastRenderedPageBreak/>
        <w:t xml:space="preserve">Hoewel online journalistiek en multimediajournalistiek beide bestaan op het web, wordt online journalistiek niet per se gedreven door multimodaliteit (Deuz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147892">
        <w:rPr>
          <w:rFonts w:ascii="Euclid Circular A" w:hAnsi="Euclid Circular A"/>
          <w:color w:val="000000" w:themeColor="text1"/>
          <w:sz w:val="24"/>
          <w:szCs w:val="24"/>
        </w:rPr>
        <w:fldChar w:fldCharType="separate"/>
      </w:r>
      <w:r w:rsidR="00CB10B7" w:rsidRPr="00147892">
        <w:rPr>
          <w:rFonts w:ascii="Euclid Circular A" w:hAnsi="Euclid Circular A"/>
          <w:sz w:val="24"/>
        </w:rPr>
        <w:t>(Pincus et al., 2017</w:t>
      </w:r>
      <w:r w:rsidR="003A6799" w:rsidRPr="00147892">
        <w:rPr>
          <w:rFonts w:ascii="Euclid Circular A" w:hAnsi="Euclid Circular A"/>
          <w:sz w:val="24"/>
        </w:rPr>
        <w:t>: p.749</w:t>
      </w:r>
      <w:r w:rsidR="00CB10B7" w:rsidRPr="00147892">
        <w:rPr>
          <w:rFonts w:ascii="Euclid Circular A" w:hAnsi="Euclid Circular A"/>
          <w:sz w:val="24"/>
        </w:rPr>
        <w:t>)</w:t>
      </w:r>
      <w:r w:rsidR="00CB10B7" w:rsidRPr="00147892">
        <w:rPr>
          <w:rFonts w:ascii="Euclid Circular A" w:hAnsi="Euclid Circular A"/>
          <w:color w:val="000000" w:themeColor="text1"/>
          <w:sz w:val="24"/>
          <w:szCs w:val="24"/>
        </w:rPr>
        <w:fldChar w:fldCharType="end"/>
      </w:r>
      <w:r w:rsidR="00CB10B7" w:rsidRPr="00147892">
        <w:rPr>
          <w:rFonts w:ascii="Euclid Circular A" w:hAnsi="Euclid Circular A"/>
          <w:color w:val="000000" w:themeColor="text1"/>
          <w:sz w:val="24"/>
          <w:szCs w:val="24"/>
        </w:rPr>
        <w:t>.</w:t>
      </w:r>
    </w:p>
    <w:p w14:paraId="77EFD378" w14:textId="374EEC03" w:rsidR="0018418A" w:rsidRPr="00147892" w:rsidRDefault="00A04CE6" w:rsidP="0018418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Een duidelijk onderscheid in digitale multimedia is het verschil di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incus et al., 2017)</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scheidt in traditionele multimedia journalistiek</w:t>
      </w:r>
      <w:r w:rsidR="001D1A40" w:rsidRPr="00147892">
        <w:rPr>
          <w:rFonts w:ascii="Euclid Circular A" w:hAnsi="Euclid Circular A"/>
          <w:color w:val="000000" w:themeColor="text1"/>
          <w:sz w:val="24"/>
          <w:szCs w:val="24"/>
        </w:rPr>
        <w:t xml:space="preserve">, waar het geschreven product centraal staat en multimedia elementen worden ingezet als toevoegingen. Hiertegenover staat ‘embedded’ multimedia journalistiek waar de multimedia onderdelen een deel uitmaken van het narratief in plaats van enkel een toevoeging. </w:t>
      </w:r>
      <w:r w:rsidR="00CE77C0" w:rsidRPr="00147892">
        <w:rPr>
          <w:rFonts w:ascii="Euclid Circular A" w:hAnsi="Euclid Circular A"/>
          <w:color w:val="000000" w:themeColor="text1"/>
          <w:sz w:val="24"/>
          <w:szCs w:val="24"/>
        </w:rPr>
        <w:t xml:space="preserve">Over deze </w:t>
      </w:r>
      <w:r w:rsidR="004E1DE9" w:rsidRPr="00147892">
        <w:rPr>
          <w:rFonts w:ascii="Euclid Circular A" w:hAnsi="Euclid Circular A"/>
          <w:color w:val="000000" w:themeColor="text1"/>
          <w:sz w:val="24"/>
          <w:szCs w:val="24"/>
        </w:rPr>
        <w:t>‘embedded’</w:t>
      </w:r>
      <w:r w:rsidR="00CE77C0" w:rsidRPr="00147892">
        <w:rPr>
          <w:rFonts w:ascii="Euclid Circular A" w:hAnsi="Euclid Circular A"/>
          <w:color w:val="000000" w:themeColor="text1"/>
          <w:sz w:val="24"/>
          <w:szCs w:val="24"/>
        </w:rPr>
        <w:t xml:space="preserve"> vorm is </w:t>
      </w:r>
      <w:r w:rsidR="00E42266" w:rsidRPr="00147892">
        <w:rPr>
          <w:rFonts w:ascii="Euclid Circular A" w:hAnsi="Euclid Circular A"/>
          <w:color w:val="000000" w:themeColor="text1"/>
          <w:sz w:val="24"/>
          <w:szCs w:val="24"/>
        </w:rPr>
        <w:t xml:space="preserve">onderzoek </w:t>
      </w:r>
      <w:r w:rsidR="00CE77C0" w:rsidRPr="00147892">
        <w:rPr>
          <w:rFonts w:ascii="Euclid Circular A" w:hAnsi="Euclid Circular A"/>
          <w:color w:val="000000" w:themeColor="text1"/>
          <w:sz w:val="24"/>
          <w:szCs w:val="24"/>
        </w:rPr>
        <w:t xml:space="preserve">nog relatief schaars, en nog beperkter in het bewijs over de potentiële effecten </w:t>
      </w:r>
      <w:r w:rsidR="008B2500" w:rsidRPr="00147892">
        <w:rPr>
          <w:rFonts w:ascii="Euclid Circular A" w:hAnsi="Euclid Circular A"/>
          <w:color w:val="000000" w:themeColor="text1"/>
          <w:sz w:val="24"/>
          <w:szCs w:val="24"/>
        </w:rPr>
        <w:t xml:space="preserve">op de lezer </w:t>
      </w:r>
      <w:r w:rsidR="00CE77C0" w:rsidRPr="00147892">
        <w:rPr>
          <w:rFonts w:ascii="Euclid Circular A" w:hAnsi="Euclid Circular A"/>
          <w:color w:val="000000" w:themeColor="text1"/>
          <w:sz w:val="24"/>
          <w:szCs w:val="24"/>
        </w:rPr>
        <w:t>hiervan</w:t>
      </w:r>
      <w:r w:rsidR="008F19BE" w:rsidRPr="00147892">
        <w:rPr>
          <w:rFonts w:ascii="Euclid Circular A" w:hAnsi="Euclid Circular A"/>
          <w:color w:val="000000" w:themeColor="text1"/>
          <w:sz w:val="24"/>
          <w:szCs w:val="24"/>
        </w:rPr>
        <w:t xml:space="preserve"> </w:t>
      </w:r>
      <w:r w:rsidR="008F19BE" w:rsidRPr="00147892">
        <w:rPr>
          <w:rFonts w:ascii="Euclid Circular A" w:hAnsi="Euclid Circular A"/>
          <w:color w:val="000000" w:themeColor="text1"/>
          <w:sz w:val="24"/>
          <w:szCs w:val="24"/>
        </w:rPr>
        <w:fldChar w:fldCharType="begin"/>
      </w:r>
      <w:r w:rsidR="008F19BE" w:rsidRPr="00147892">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147892">
        <w:rPr>
          <w:rFonts w:ascii="Euclid Circular A" w:hAnsi="Euclid Circular A"/>
          <w:color w:val="000000" w:themeColor="text1"/>
          <w:sz w:val="24"/>
          <w:szCs w:val="24"/>
        </w:rPr>
        <w:fldChar w:fldCharType="separate"/>
      </w:r>
      <w:r w:rsidR="008F19BE" w:rsidRPr="00147892">
        <w:rPr>
          <w:rFonts w:ascii="Euclid Circular A" w:hAnsi="Euclid Circular A"/>
          <w:sz w:val="24"/>
        </w:rPr>
        <w:t>(Pincus et al., 2017)</w:t>
      </w:r>
      <w:r w:rsidR="008F19BE" w:rsidRPr="00147892">
        <w:rPr>
          <w:rFonts w:ascii="Euclid Circular A" w:hAnsi="Euclid Circular A"/>
          <w:color w:val="000000" w:themeColor="text1"/>
          <w:sz w:val="24"/>
          <w:szCs w:val="24"/>
        </w:rPr>
        <w:fldChar w:fldCharType="end"/>
      </w:r>
      <w:r w:rsidR="00CE77C0" w:rsidRPr="00147892">
        <w:rPr>
          <w:rFonts w:ascii="Euclid Circular A" w:hAnsi="Euclid Circular A"/>
          <w:color w:val="000000" w:themeColor="text1"/>
          <w:sz w:val="24"/>
          <w:szCs w:val="24"/>
        </w:rPr>
        <w:t>.</w:t>
      </w:r>
      <w:r w:rsidR="0018418A" w:rsidRPr="00147892">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147892">
        <w:rPr>
          <w:rFonts w:ascii="Euclid Circular A" w:hAnsi="Euclid Circular A"/>
          <w:color w:val="000000" w:themeColor="text1"/>
          <w:sz w:val="24"/>
          <w:szCs w:val="24"/>
        </w:rPr>
        <w:fldChar w:fldCharType="begin"/>
      </w:r>
      <w:r w:rsidR="0018418A" w:rsidRPr="00147892">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47892">
        <w:rPr>
          <w:rFonts w:ascii="Euclid Circular A" w:hAnsi="Euclid Circular A"/>
          <w:color w:val="000000" w:themeColor="text1"/>
          <w:sz w:val="24"/>
          <w:szCs w:val="24"/>
        </w:rPr>
        <w:fldChar w:fldCharType="separate"/>
      </w:r>
      <w:r w:rsidR="0018418A" w:rsidRPr="00147892">
        <w:rPr>
          <w:rFonts w:ascii="Euclid Circular A" w:hAnsi="Euclid Circular A"/>
          <w:sz w:val="24"/>
        </w:rPr>
        <w:t>(Pincus et al., 2017)</w:t>
      </w:r>
      <w:r w:rsidR="0018418A" w:rsidRPr="00147892">
        <w:rPr>
          <w:rFonts w:ascii="Euclid Circular A" w:hAnsi="Euclid Circular A"/>
          <w:color w:val="000000" w:themeColor="text1"/>
          <w:sz w:val="24"/>
          <w:szCs w:val="24"/>
        </w:rPr>
        <w:fldChar w:fldCharType="end"/>
      </w:r>
      <w:r w:rsidR="0018418A" w:rsidRPr="00147892">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147892">
        <w:rPr>
          <w:rFonts w:ascii="Euclid Circular A" w:hAnsi="Euclid Circular A"/>
          <w:color w:val="000000" w:themeColor="text1"/>
          <w:sz w:val="24"/>
          <w:szCs w:val="24"/>
        </w:rPr>
        <w:fldChar w:fldCharType="begin"/>
      </w:r>
      <w:r w:rsidR="0018418A" w:rsidRPr="00147892">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47892">
        <w:rPr>
          <w:rFonts w:ascii="Euclid Circular A" w:hAnsi="Euclid Circular A"/>
          <w:color w:val="000000" w:themeColor="text1"/>
          <w:sz w:val="24"/>
          <w:szCs w:val="24"/>
        </w:rPr>
        <w:fldChar w:fldCharType="separate"/>
      </w:r>
      <w:r w:rsidR="0018418A" w:rsidRPr="00147892">
        <w:rPr>
          <w:rFonts w:ascii="Euclid Circular A" w:hAnsi="Euclid Circular A"/>
          <w:sz w:val="24"/>
        </w:rPr>
        <w:t>(Pincus et al., 2017)</w:t>
      </w:r>
      <w:r w:rsidR="0018418A" w:rsidRPr="00147892">
        <w:rPr>
          <w:rFonts w:ascii="Euclid Circular A" w:hAnsi="Euclid Circular A"/>
          <w:color w:val="000000" w:themeColor="text1"/>
          <w:sz w:val="24"/>
          <w:szCs w:val="24"/>
        </w:rPr>
        <w:fldChar w:fldCharType="end"/>
      </w:r>
      <w:r w:rsidR="0018418A" w:rsidRPr="00147892">
        <w:rPr>
          <w:rFonts w:ascii="Euclid Circular A" w:hAnsi="Euclid Circular A"/>
          <w:color w:val="000000" w:themeColor="text1"/>
          <w:sz w:val="24"/>
          <w:szCs w:val="24"/>
        </w:rPr>
        <w:t>.</w:t>
      </w:r>
    </w:p>
    <w:p w14:paraId="43E6E350" w14:textId="0AA11D74" w:rsidR="00B8255F" w:rsidRPr="00147892" w:rsidRDefault="00DA42A9" w:rsidP="00B8255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igitale long-form journalistiek kreeg een groter marktaandeel door de lancering van de Ipad in 2010 en Amazon Kindle Singles in 2011 (Hill &amp; Bradshaw, 2019). Dit hielp een markt te creëren voor het formaat in wat de 'race om de tabletmarkt' werd genoemd</w:t>
      </w:r>
      <w:r w:rsidR="0020471A" w:rsidRPr="00147892">
        <w:rPr>
          <w:rFonts w:ascii="Euclid Circular A" w:hAnsi="Euclid Circular A"/>
          <w:color w:val="000000" w:themeColor="text1"/>
          <w:sz w:val="24"/>
          <w:szCs w:val="24"/>
        </w:rPr>
        <w:t xml:space="preserve"> </w:t>
      </w:r>
      <w:r w:rsidR="0020471A" w:rsidRPr="00147892">
        <w:rPr>
          <w:rFonts w:ascii="Euclid Circular A" w:hAnsi="Euclid Circular A"/>
          <w:color w:val="000000" w:themeColor="text1"/>
          <w:sz w:val="24"/>
          <w:szCs w:val="24"/>
        </w:rPr>
        <w:fldChar w:fldCharType="begin"/>
      </w:r>
      <w:r w:rsidR="0020471A" w:rsidRPr="00147892">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147892">
        <w:rPr>
          <w:rFonts w:ascii="Euclid Circular A" w:hAnsi="Euclid Circular A"/>
          <w:color w:val="000000" w:themeColor="text1"/>
          <w:sz w:val="24"/>
          <w:szCs w:val="24"/>
        </w:rPr>
        <w:fldChar w:fldCharType="separate"/>
      </w:r>
      <w:r w:rsidR="0020471A" w:rsidRPr="00147892">
        <w:rPr>
          <w:rFonts w:ascii="Euclid Circular A" w:hAnsi="Euclid Circular A"/>
          <w:sz w:val="24"/>
        </w:rPr>
        <w:t>(Dowling &amp; Vogan, 2014)</w:t>
      </w:r>
      <w:r w:rsidR="0020471A" w:rsidRPr="00147892">
        <w:rPr>
          <w:rFonts w:ascii="Euclid Circular A" w:hAnsi="Euclid Circular A"/>
          <w:color w:val="000000" w:themeColor="text1"/>
          <w:sz w:val="24"/>
          <w:szCs w:val="24"/>
        </w:rPr>
        <w:fldChar w:fldCharType="end"/>
      </w:r>
      <w:r w:rsidR="00C101A5" w:rsidRPr="00147892">
        <w:rPr>
          <w:rFonts w:ascii="Euclid Circular A" w:hAnsi="Euclid Circular A"/>
          <w:color w:val="000000" w:themeColor="text1"/>
          <w:sz w:val="24"/>
          <w:szCs w:val="24"/>
        </w:rPr>
        <w:t>.</w:t>
      </w:r>
      <w:r w:rsidR="00C369EB" w:rsidRPr="00147892">
        <w:rPr>
          <w:rFonts w:ascii="Euclid Circular A" w:hAnsi="Euclid Circular A"/>
          <w:color w:val="000000" w:themeColor="text1"/>
          <w:sz w:val="24"/>
          <w:szCs w:val="24"/>
        </w:rPr>
        <w:t xml:space="preserve"> </w:t>
      </w:r>
      <w:r w:rsidR="004579F1" w:rsidRPr="00147892">
        <w:rPr>
          <w:rFonts w:ascii="Euclid Circular A" w:hAnsi="Euclid Circular A"/>
          <w:color w:val="000000" w:themeColor="text1"/>
          <w:sz w:val="24"/>
          <w:szCs w:val="24"/>
        </w:rPr>
        <w:t>‘</w:t>
      </w:r>
      <w:r w:rsidR="00B8255F" w:rsidRPr="00147892">
        <w:rPr>
          <w:rFonts w:ascii="Euclid Circular A" w:hAnsi="Euclid Circular A"/>
          <w:color w:val="000000" w:themeColor="text1"/>
          <w:sz w:val="24"/>
          <w:szCs w:val="24"/>
        </w:rPr>
        <w:t xml:space="preserve">Snowfall' combineerde duizenden woorden met video, galerijen, animaties en Javascript overgangen die elementen bewogen en vervaagden terwijl de lezer door het verhaal scrolde. Het was niet alleen </w:t>
      </w:r>
      <w:r w:rsidR="008A36BF" w:rsidRPr="00147892">
        <w:rPr>
          <w:rFonts w:ascii="Euclid Circular A" w:hAnsi="Euclid Circular A"/>
          <w:color w:val="000000" w:themeColor="text1"/>
          <w:sz w:val="24"/>
          <w:szCs w:val="24"/>
        </w:rPr>
        <w:t>visueel sterk</w:t>
      </w:r>
      <w:r w:rsidR="00B8255F" w:rsidRPr="00147892">
        <w:rPr>
          <w:rFonts w:ascii="Euclid Circular A" w:hAnsi="Euclid Circular A"/>
          <w:color w:val="000000" w:themeColor="text1"/>
          <w:sz w:val="24"/>
          <w:szCs w:val="24"/>
        </w:rPr>
        <w:t xml:space="preserve"> gerealiseerd, maar kon ook bogen op indrukwekkende gebruikersbetrokkenheidsstatistieken: het verhaal kreeg meer </w:t>
      </w:r>
      <w:r w:rsidR="00B8255F" w:rsidRPr="00147892">
        <w:rPr>
          <w:rFonts w:ascii="Euclid Circular A" w:hAnsi="Euclid Circular A"/>
          <w:color w:val="000000" w:themeColor="text1"/>
          <w:sz w:val="24"/>
          <w:szCs w:val="24"/>
        </w:rPr>
        <w:lastRenderedPageBreak/>
        <w:t xml:space="preserve">dan 10.000 shares op </w:t>
      </w:r>
      <w:r w:rsidR="008A36BF" w:rsidRPr="00147892">
        <w:rPr>
          <w:rFonts w:ascii="Euclid Circular A" w:hAnsi="Euclid Circular A"/>
          <w:color w:val="000000" w:themeColor="text1"/>
          <w:sz w:val="24"/>
          <w:szCs w:val="24"/>
        </w:rPr>
        <w:t>sociaal media platform Twitter</w:t>
      </w:r>
      <w:r w:rsidR="008A36BF" w:rsidRPr="00147892">
        <w:rPr>
          <w:rStyle w:val="FootnoteReference"/>
          <w:rFonts w:ascii="Euclid Circular A" w:hAnsi="Euclid Circular A"/>
          <w:color w:val="000000" w:themeColor="text1"/>
          <w:sz w:val="24"/>
          <w:szCs w:val="24"/>
        </w:rPr>
        <w:footnoteReference w:id="3"/>
      </w:r>
      <w:r w:rsidR="008A36BF" w:rsidRPr="00147892">
        <w:rPr>
          <w:rFonts w:ascii="Euclid Circular A" w:hAnsi="Euclid Circular A"/>
          <w:color w:val="000000" w:themeColor="text1"/>
          <w:sz w:val="24"/>
          <w:szCs w:val="24"/>
        </w:rPr>
        <w:t xml:space="preserve"> </w:t>
      </w:r>
      <w:r w:rsidR="00B8255F" w:rsidRPr="00147892">
        <w:rPr>
          <w:rFonts w:ascii="Euclid Circular A" w:hAnsi="Euclid Circular A"/>
          <w:color w:val="000000" w:themeColor="text1"/>
          <w:sz w:val="24"/>
          <w:szCs w:val="24"/>
        </w:rPr>
        <w:t>en de gemiddelde lezer bracht 12 minuten door op de pagina</w:t>
      </w:r>
      <w:r w:rsidR="00C7509E" w:rsidRPr="00147892">
        <w:rPr>
          <w:rFonts w:ascii="Euclid Circular A" w:hAnsi="Euclid Circular A"/>
          <w:color w:val="000000" w:themeColor="text1"/>
          <w:sz w:val="24"/>
          <w:szCs w:val="24"/>
        </w:rPr>
        <w:t xml:space="preserve"> </w:t>
      </w:r>
      <w:r w:rsidR="00C7509E" w:rsidRPr="00147892">
        <w:rPr>
          <w:rFonts w:ascii="Euclid Circular A" w:hAnsi="Euclid Circular A"/>
          <w:color w:val="000000" w:themeColor="text1"/>
          <w:sz w:val="24"/>
          <w:szCs w:val="24"/>
        </w:rPr>
        <w:fldChar w:fldCharType="begin"/>
      </w:r>
      <w:r w:rsidR="00C7509E" w:rsidRPr="00147892">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147892">
        <w:rPr>
          <w:rFonts w:ascii="Euclid Circular A" w:hAnsi="Euclid Circular A"/>
          <w:color w:val="000000" w:themeColor="text1"/>
          <w:sz w:val="24"/>
          <w:szCs w:val="24"/>
        </w:rPr>
        <w:fldChar w:fldCharType="separate"/>
      </w:r>
      <w:r w:rsidR="00C7509E" w:rsidRPr="00147892">
        <w:rPr>
          <w:rFonts w:ascii="Euclid Circular A" w:hAnsi="Euclid Circular A"/>
          <w:sz w:val="24"/>
        </w:rPr>
        <w:t>(Hill &amp; Bradshaw, 2019)</w:t>
      </w:r>
      <w:r w:rsidR="00C7509E" w:rsidRPr="00147892">
        <w:rPr>
          <w:rFonts w:ascii="Euclid Circular A" w:hAnsi="Euclid Circular A"/>
          <w:color w:val="000000" w:themeColor="text1"/>
          <w:sz w:val="24"/>
          <w:szCs w:val="24"/>
        </w:rPr>
        <w:fldChar w:fldCharType="end"/>
      </w:r>
      <w:r w:rsidR="00B8255F" w:rsidRPr="00147892">
        <w:rPr>
          <w:rFonts w:ascii="Euclid Circular A" w:hAnsi="Euclid Circular A"/>
          <w:color w:val="000000" w:themeColor="text1"/>
          <w:sz w:val="24"/>
          <w:szCs w:val="24"/>
        </w:rPr>
        <w:t xml:space="preserve">. </w:t>
      </w:r>
    </w:p>
    <w:p w14:paraId="42094D11" w14:textId="249E88D2" w:rsidR="00387BB8" w:rsidRPr="00147892" w:rsidRDefault="00B47CE2" w:rsidP="006B172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In het kader van journalistieke genres en narratieve strategieën, onderscheiden 'breaking news' en opiniestukken zich vaak door hun directe en reactieve aard, terwijl zorgvuldig geconstrueerde formats zoals </w:t>
      </w:r>
      <w:r w:rsidR="00D25953" w:rsidRPr="00147892">
        <w:rPr>
          <w:rFonts w:ascii="Euclid Circular A" w:hAnsi="Euclid Circular A"/>
          <w:color w:val="000000" w:themeColor="text1"/>
          <w:sz w:val="24"/>
          <w:szCs w:val="24"/>
        </w:rPr>
        <w:t xml:space="preserve">digitale </w:t>
      </w:r>
      <w:r w:rsidRPr="00147892">
        <w:rPr>
          <w:rFonts w:ascii="Euclid Circular A" w:hAnsi="Euclid Circular A"/>
          <w:color w:val="000000" w:themeColor="text1"/>
          <w:sz w:val="24"/>
          <w:szCs w:val="24"/>
        </w:rPr>
        <w:t xml:space="preserve">longforms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147892">
        <w:rPr>
          <w:rFonts w:ascii="Euclid Circular A" w:hAnsi="Euclid Circular A"/>
          <w:color w:val="000000" w:themeColor="text1"/>
          <w:sz w:val="24"/>
          <w:szCs w:val="24"/>
        </w:rPr>
        <w:t>M</w:t>
      </w:r>
      <w:r w:rsidRPr="00147892">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147892">
        <w:rPr>
          <w:rFonts w:ascii="Euclid Circular A" w:hAnsi="Euclid Circular A"/>
          <w:color w:val="000000" w:themeColor="text1"/>
          <w:sz w:val="24"/>
          <w:szCs w:val="24"/>
        </w:rPr>
        <w:t>(Hill &amp; Bradshaw, 2019).</w:t>
      </w:r>
    </w:p>
    <w:p w14:paraId="05248706" w14:textId="54670440" w:rsidR="00C6213B" w:rsidRPr="00147892" w:rsidRDefault="002610E3" w:rsidP="00C6213B">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highlight w:val="cyan"/>
        </w:rPr>
        <w:t>Nicholas Carr (2011, 116)</w:t>
      </w:r>
      <w:r w:rsidRPr="00147892">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Multimedia en de optie voor  implementeren van hyperlinks hebben digitale verhalen getransformeerd van platte verhalen naar dynamisch nieuwsproduct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Kovach &amp; Rosenstiel,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Cruciaal voor digitale longforms is de mogelijkheid voor multimediality, de vrijheid in de vorm waar de online journalist een veel ruimere keuze kan maken welk media format het beste past bij het verhaal dat verteld wordt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euze, 2001)</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Hierin moet nog verder onderscheid gemaakt worden tussen </w:t>
      </w:r>
      <w:r w:rsidRPr="00147892">
        <w:rPr>
          <w:rFonts w:ascii="Euclid Circular A" w:hAnsi="Euclid Circular A"/>
          <w:color w:val="000000" w:themeColor="text1"/>
          <w:sz w:val="24"/>
          <w:szCs w:val="24"/>
        </w:rPr>
        <w:lastRenderedPageBreak/>
        <w:t>convergentie en divergentie: de multimediale convergentie van Deuze verwijst hierin naar het samengaan van mediaformaten (tekst, video, audio) en platforms in geïntegreerde, hybride ervaringen zoals een digitale longfor</w:t>
      </w:r>
      <w:r w:rsidR="00D72C4E" w:rsidRPr="00147892">
        <w:rPr>
          <w:rFonts w:ascii="Euclid Circular A" w:hAnsi="Euclid Circular A"/>
          <w:color w:val="000000" w:themeColor="text1"/>
          <w:sz w:val="24"/>
          <w:szCs w:val="24"/>
        </w:rPr>
        <w:t>m</w:t>
      </w:r>
      <w:r w:rsidRPr="00147892">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61463107" w14:textId="6D78A764" w:rsidR="002610E3" w:rsidRPr="00147892" w:rsidRDefault="002610E3" w:rsidP="002610E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gitale longforms leveren over het algemeen </w:t>
      </w:r>
      <w:r w:rsidR="004579F1" w:rsidRPr="00147892">
        <w:rPr>
          <w:rFonts w:ascii="Euclid Circular A" w:hAnsi="Euclid Circular A"/>
          <w:color w:val="000000" w:themeColor="text1"/>
          <w:sz w:val="24"/>
          <w:szCs w:val="24"/>
        </w:rPr>
        <w:t xml:space="preserve">financieel </w:t>
      </w:r>
      <w:r w:rsidRPr="00147892">
        <w:rPr>
          <w:rFonts w:ascii="Euclid Circular A" w:hAnsi="Euclid Circular A"/>
          <w:color w:val="000000" w:themeColor="text1"/>
          <w:sz w:val="24"/>
          <w:szCs w:val="24"/>
        </w:rPr>
        <w:t xml:space="preserve">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actief, wat ver boven het gemiddelde lag </w:t>
      </w:r>
      <w:r w:rsidRPr="00147892">
        <w:rPr>
          <w:rFonts w:ascii="Euclid Circular A" w:hAnsi="Euclid Circular A"/>
          <w:color w:val="000000" w:themeColor="text1"/>
          <w:sz w:val="24"/>
          <w:szCs w:val="24"/>
          <w:highlight w:val="cyan"/>
        </w:rPr>
        <w:t>[10x de norm; gemiddelde paginabekijkduur moet nog worden nagegaan]</w:t>
      </w:r>
      <w:r w:rsidRPr="00147892">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2A79CD5E" w14:textId="45F9FA1C" w:rsidR="00CA4802" w:rsidRPr="00147892" w:rsidRDefault="00CA4802" w:rsidP="00CA4802">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owling &amp; Vogan, 2014; Thompson, 201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Het gebruik van documentaireconventies in digitale longform-journalistiek,</w:t>
      </w:r>
      <w:r w:rsidR="0039760B"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het ‘curtain effect’, een </w:t>
      </w:r>
      <w:r w:rsidR="008534CB" w:rsidRPr="00147892">
        <w:rPr>
          <w:rFonts w:ascii="Euclid Circular A" w:hAnsi="Euclid Circular A"/>
          <w:color w:val="000000" w:themeColor="text1"/>
          <w:sz w:val="24"/>
          <w:szCs w:val="24"/>
        </w:rPr>
        <w:t>verwijzing</w:t>
      </w:r>
      <w:r w:rsidRPr="00147892">
        <w:rPr>
          <w:rFonts w:ascii="Euclid Circular A" w:hAnsi="Euclid Circular A"/>
          <w:color w:val="000000" w:themeColor="text1"/>
          <w:sz w:val="24"/>
          <w:szCs w:val="24"/>
        </w:rPr>
        <w:t xml:space="preserve"> naar hoe bioscoopgordijnen als overgangen kunnen dienen</w:t>
      </w:r>
      <w:r w:rsidR="00527DC2" w:rsidRPr="00147892">
        <w:rPr>
          <w:rFonts w:ascii="Euclid Circular A" w:hAnsi="Euclid Circular A"/>
          <w:color w:val="000000" w:themeColor="text1"/>
          <w:sz w:val="24"/>
          <w:szCs w:val="24"/>
        </w:rPr>
        <w:t xml:space="preserve"> </w:t>
      </w:r>
      <w:r w:rsidR="005B6D8E" w:rsidRPr="00147892">
        <w:rPr>
          <w:rFonts w:ascii="Euclid Circular A" w:hAnsi="Euclid Circular A"/>
          <w:color w:val="000000" w:themeColor="text1"/>
          <w:sz w:val="24"/>
          <w:szCs w:val="24"/>
        </w:rPr>
        <w:fldChar w:fldCharType="begin"/>
      </w:r>
      <w:r w:rsidR="005B6D8E" w:rsidRPr="00147892">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147892">
        <w:rPr>
          <w:rFonts w:ascii="Euclid Circular A" w:hAnsi="Euclid Circular A"/>
          <w:color w:val="000000" w:themeColor="text1"/>
          <w:sz w:val="24"/>
          <w:szCs w:val="24"/>
        </w:rPr>
        <w:fldChar w:fldCharType="separate"/>
      </w:r>
      <w:r w:rsidR="005B6D8E" w:rsidRPr="00147892">
        <w:rPr>
          <w:rFonts w:ascii="Euclid Circular A" w:hAnsi="Euclid Circular A"/>
          <w:sz w:val="24"/>
        </w:rPr>
        <w:t>(Dowling &amp; Vogan, 2014; Sundar, 2000)</w:t>
      </w:r>
      <w:r w:rsidR="005B6D8E"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B34553" w:rsidRPr="00147892">
        <w:rPr>
          <w:rFonts w:ascii="Euclid Circular A" w:hAnsi="Euclid Circular A"/>
          <w:color w:val="000000" w:themeColor="text1"/>
          <w:sz w:val="24"/>
          <w:szCs w:val="24"/>
        </w:rPr>
        <w:t xml:space="preserve"> </w:t>
      </w:r>
      <w:r w:rsidR="00926F74" w:rsidRPr="00147892">
        <w:rPr>
          <w:rFonts w:ascii="Euclid Circular A" w:hAnsi="Euclid Circular A"/>
          <w:color w:val="000000" w:themeColor="text1"/>
          <w:sz w:val="24"/>
          <w:szCs w:val="24"/>
        </w:rPr>
        <w:t xml:space="preserve">Dit zijn technieken waarmee de journalist onderwerpen kan </w:t>
      </w:r>
      <w:r w:rsidR="00926F74" w:rsidRPr="00147892">
        <w:rPr>
          <w:rFonts w:ascii="Euclid Circular A" w:hAnsi="Euclid Circular A"/>
          <w:color w:val="000000" w:themeColor="text1"/>
          <w:sz w:val="24"/>
          <w:szCs w:val="24"/>
        </w:rPr>
        <w:lastRenderedPageBreak/>
        <w:t>introduceren en vloeiend in elkaar laten overlopen.</w:t>
      </w:r>
      <w:r w:rsidR="009142DE"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highlight w:val="cyan"/>
        </w:rPr>
        <w:t>Jenkins en Kelley (2013, 11)</w:t>
      </w:r>
      <w:r w:rsidRPr="00147892">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53002601" w14:textId="77777777" w:rsidR="00AA1760" w:rsidRPr="00147892" w:rsidRDefault="00AA1760">
      <w:pPr>
        <w:rPr>
          <w:rFonts w:ascii="Euclid Circular A Semibold" w:eastAsiaTheme="majorEastAsia" w:hAnsi="Euclid Circular A Semibold" w:cstheme="majorBidi"/>
          <w:color w:val="000000" w:themeColor="text1"/>
          <w:sz w:val="24"/>
          <w:szCs w:val="24"/>
        </w:rPr>
      </w:pPr>
      <w:bookmarkStart w:id="6" w:name="_Toc191334345"/>
      <w:r w:rsidRPr="00147892">
        <w:rPr>
          <w:rFonts w:ascii="Euclid Circular A Semibold" w:hAnsi="Euclid Circular A Semibold"/>
          <w:color w:val="000000" w:themeColor="text1"/>
          <w:sz w:val="24"/>
          <w:szCs w:val="24"/>
        </w:rPr>
        <w:br w:type="page"/>
      </w:r>
    </w:p>
    <w:p w14:paraId="3DF02FAE" w14:textId="0C8B31BF" w:rsidR="0074179F" w:rsidRPr="00147892" w:rsidRDefault="00A248C7" w:rsidP="00146088">
      <w:pPr>
        <w:pStyle w:val="Heading2"/>
        <w:spacing w:line="360" w:lineRule="auto"/>
        <w:ind w:firstLine="720"/>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lastRenderedPageBreak/>
        <w:t>2.</w:t>
      </w:r>
      <w:r w:rsidR="0088687C" w:rsidRPr="00147892">
        <w:rPr>
          <w:rFonts w:ascii="Euclid Circular A Semibold" w:hAnsi="Euclid Circular A Semibold"/>
          <w:color w:val="000000" w:themeColor="text1"/>
          <w:sz w:val="24"/>
          <w:szCs w:val="24"/>
        </w:rPr>
        <w:t>5</w:t>
      </w:r>
      <w:r w:rsidRPr="00147892">
        <w:rPr>
          <w:rFonts w:ascii="Euclid Circular A Semibold" w:hAnsi="Euclid Circular A Semibold"/>
          <w:color w:val="000000" w:themeColor="text1"/>
          <w:sz w:val="24"/>
          <w:szCs w:val="24"/>
        </w:rPr>
        <w:t xml:space="preserve"> Technische analyse inrichting multimedia long</w:t>
      </w:r>
      <w:bookmarkEnd w:id="6"/>
      <w:r w:rsidR="00BD4BDF" w:rsidRPr="00147892">
        <w:rPr>
          <w:rFonts w:ascii="Euclid Circular A Semibold" w:hAnsi="Euclid Circular A Semibold"/>
          <w:color w:val="000000" w:themeColor="text1"/>
          <w:sz w:val="24"/>
          <w:szCs w:val="24"/>
        </w:rPr>
        <w:t>form</w:t>
      </w:r>
      <w:r w:rsidR="007E6800" w:rsidRPr="00147892">
        <w:rPr>
          <w:rFonts w:ascii="Euclid Circular A Semibold" w:hAnsi="Euclid Circular A Semibold"/>
          <w:color w:val="000000" w:themeColor="text1"/>
          <w:sz w:val="24"/>
          <w:szCs w:val="24"/>
        </w:rPr>
        <w:t xml:space="preserve"> (Nog afmaken)</w:t>
      </w:r>
    </w:p>
    <w:p w14:paraId="65FC3721" w14:textId="61F8445B" w:rsidR="000B7103" w:rsidRPr="00147892" w:rsidRDefault="000B7103" w:rsidP="004C6680">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147892" w:rsidRDefault="00D77A54"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Deze analyse door de gebruiker van de pagina gebeur</w:t>
      </w:r>
      <w:r w:rsidR="00D105AC" w:rsidRPr="00147892">
        <w:rPr>
          <w:rFonts w:ascii="Euclid Circular A" w:hAnsi="Euclid Circular A"/>
          <w:color w:val="000000" w:themeColor="text1"/>
          <w:sz w:val="24"/>
          <w:szCs w:val="24"/>
        </w:rPr>
        <w:t>t</w:t>
      </w:r>
      <w:r w:rsidRPr="00147892">
        <w:rPr>
          <w:rFonts w:ascii="Euclid Circular A" w:hAnsi="Euclid Circular A"/>
          <w:color w:val="000000" w:themeColor="text1"/>
          <w:sz w:val="24"/>
          <w:szCs w:val="24"/>
        </w:rPr>
        <w:t xml:space="preserve"> op het visuele niveau maar kijkt naar waaruit de pagina is opgebouwd. </w:t>
      </w:r>
      <w:r w:rsidR="000B7103" w:rsidRPr="00147892">
        <w:rPr>
          <w:rFonts w:ascii="Euclid Circular A" w:hAnsi="Euclid Circular A"/>
          <w:color w:val="000000" w:themeColor="text1"/>
          <w:sz w:val="24"/>
          <w:szCs w:val="24"/>
        </w:rPr>
        <w:t>De journalistieke kracht van deze nieuwe vorm zit hem in de elementen waaruit de digitale longform is opgebouwd</w:t>
      </w:r>
      <w:r w:rsidR="008B7FC3" w:rsidRPr="00147892">
        <w:rPr>
          <w:rFonts w:ascii="Euclid Circular A" w:hAnsi="Euclid Circular A"/>
          <w:color w:val="000000" w:themeColor="text1"/>
          <w:sz w:val="24"/>
          <w:szCs w:val="24"/>
        </w:rPr>
        <w:t xml:space="preserve"> </w:t>
      </w:r>
      <w:r w:rsidR="008B7FC3" w:rsidRPr="00147892">
        <w:rPr>
          <w:rFonts w:ascii="Euclid Circular A" w:hAnsi="Euclid Circular A"/>
          <w:color w:val="000000" w:themeColor="text1"/>
          <w:sz w:val="24"/>
          <w:szCs w:val="24"/>
        </w:rPr>
        <w:fldChar w:fldCharType="begin"/>
      </w:r>
      <w:r w:rsidR="008B7FC3" w:rsidRPr="00147892">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147892">
        <w:rPr>
          <w:rFonts w:ascii="Euclid Circular A" w:hAnsi="Euclid Circular A"/>
          <w:color w:val="000000" w:themeColor="text1"/>
          <w:sz w:val="24"/>
          <w:szCs w:val="24"/>
        </w:rPr>
        <w:fldChar w:fldCharType="separate"/>
      </w:r>
      <w:r w:rsidR="008B7FC3" w:rsidRPr="00147892">
        <w:rPr>
          <w:rFonts w:ascii="Euclid Circular A" w:hAnsi="Euclid Circular A"/>
          <w:sz w:val="24"/>
        </w:rPr>
        <w:t>(Dowling &amp; Vogan, 2014)</w:t>
      </w:r>
      <w:r w:rsidR="008B7FC3" w:rsidRPr="00147892">
        <w:rPr>
          <w:rFonts w:ascii="Euclid Circular A" w:hAnsi="Euclid Circular A"/>
          <w:color w:val="000000" w:themeColor="text1"/>
          <w:sz w:val="24"/>
          <w:szCs w:val="24"/>
        </w:rPr>
        <w:fldChar w:fldCharType="end"/>
      </w:r>
      <w:r w:rsidR="000B7103" w:rsidRPr="00147892">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147892">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147892">
        <w:rPr>
          <w:rFonts w:ascii="Euclid Circular A" w:hAnsi="Euclid Circular A"/>
          <w:color w:val="000000" w:themeColor="text1"/>
          <w:sz w:val="24"/>
          <w:szCs w:val="24"/>
        </w:rPr>
        <w:t xml:space="preserve"> </w:t>
      </w:r>
    </w:p>
    <w:p w14:paraId="69E550F4" w14:textId="5C1EA37B"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147892">
        <w:rPr>
          <w:rFonts w:ascii="Euclid Circular A" w:hAnsi="Euclid Circular A"/>
          <w:color w:val="000000" w:themeColor="text1"/>
          <w:sz w:val="24"/>
          <w:szCs w:val="24"/>
          <w:highlight w:val="magenta"/>
        </w:rPr>
        <w:t>(Rue, 2013)</w:t>
      </w:r>
      <w:r w:rsidRPr="00147892">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147892">
        <w:rPr>
          <w:rFonts w:ascii="Euclid Circular A" w:hAnsi="Euclid Circular A"/>
          <w:color w:val="000000" w:themeColor="text1"/>
          <w:sz w:val="24"/>
          <w:szCs w:val="24"/>
          <w:highlight w:val="cyan"/>
        </w:rPr>
        <w:t>‘establishing shot’</w:t>
      </w:r>
      <w:r w:rsidRPr="00147892">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147892">
        <w:rPr>
          <w:rFonts w:ascii="Euclid Circular A" w:hAnsi="Euclid Circular A"/>
          <w:color w:val="000000" w:themeColor="text1"/>
          <w:sz w:val="24"/>
          <w:szCs w:val="24"/>
          <w:highlight w:val="red"/>
        </w:rPr>
        <w:t>Thompson (2012)</w:t>
      </w:r>
      <w:r w:rsidRPr="00147892">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Vogan (2013) het ‘Curtain Effect’, omdat het, net als in films en theater, een naadloze aansluiting naar de volgende scène biedt.</w:t>
      </w:r>
    </w:p>
    <w:p w14:paraId="71B741EB" w14:textId="196F6952"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Het scrollen stuurt het verhaal en versterkt de stille, repetitieve, niet-narratieve video's die worden gebruikt om de omgeving en de stemming in “Snow Fall” te bepalen. Het specifieke Javascript-scrollmechanisme dat Duenes gebruikt voor “Snow Fall”, genaamd jquery.inview, maakt de geleidelijke onthulling van beeld </w:t>
      </w:r>
      <w:r w:rsidRPr="00147892">
        <w:rPr>
          <w:rFonts w:ascii="Euclid Circular A" w:hAnsi="Euclid Circular A"/>
          <w:color w:val="000000" w:themeColor="text1"/>
          <w:sz w:val="24"/>
          <w:szCs w:val="24"/>
        </w:rPr>
        <w:lastRenderedPageBreak/>
        <w:t>en tekst mogelijk, wat de lezer een gevoel van verkenning geeft (Dowling &amp; Vogan, 2014: 213).</w:t>
      </w:r>
    </w:p>
    <w:p w14:paraId="36178414" w14:textId="6CD67FC1"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147892" w:rsidRDefault="00F92253"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Mensen die de digitale longform van ‘Scrollytelling’ lezen geven aan:</w:t>
      </w:r>
      <w:r w:rsidR="007C4190" w:rsidRPr="00147892">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147892">
        <w:rPr>
          <w:rFonts w:ascii="Euclid Circular A" w:hAnsi="Euclid Circular A"/>
          <w:color w:val="000000" w:themeColor="text1"/>
          <w:sz w:val="24"/>
          <w:szCs w:val="24"/>
        </w:rPr>
        <w:t xml:space="preserve"> </w:t>
      </w:r>
      <w:r w:rsidR="00A6173C" w:rsidRPr="00147892">
        <w:rPr>
          <w:rFonts w:ascii="Euclid Circular A" w:hAnsi="Euclid Circular A"/>
          <w:color w:val="000000" w:themeColor="text1"/>
          <w:sz w:val="24"/>
          <w:szCs w:val="24"/>
        </w:rPr>
        <w:fldChar w:fldCharType="begin"/>
      </w:r>
      <w:r w:rsidR="00A6173C" w:rsidRPr="00147892">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147892">
        <w:rPr>
          <w:rFonts w:ascii="Euclid Circular A" w:hAnsi="Euclid Circular A"/>
          <w:color w:val="000000" w:themeColor="text1"/>
          <w:sz w:val="24"/>
          <w:szCs w:val="24"/>
        </w:rPr>
        <w:fldChar w:fldCharType="separate"/>
      </w:r>
      <w:r w:rsidR="00A6173C" w:rsidRPr="00147892">
        <w:rPr>
          <w:rFonts w:ascii="Euclid Circular A" w:hAnsi="Euclid Circular A" w:cs="Times New Roman"/>
          <w:sz w:val="24"/>
        </w:rPr>
        <w:t>(Tjärnhage et al., 2023)</w:t>
      </w:r>
      <w:r w:rsidR="00A6173C" w:rsidRPr="00147892">
        <w:rPr>
          <w:rFonts w:ascii="Euclid Circular A" w:hAnsi="Euclid Circular A"/>
          <w:color w:val="000000" w:themeColor="text1"/>
          <w:sz w:val="24"/>
          <w:szCs w:val="24"/>
        </w:rPr>
        <w:fldChar w:fldCharType="end"/>
      </w:r>
      <w:r w:rsidR="007C4190" w:rsidRPr="00147892">
        <w:rPr>
          <w:rFonts w:ascii="Euclid Circular A" w:hAnsi="Euclid Circular A"/>
          <w:color w:val="000000" w:themeColor="text1"/>
          <w:sz w:val="24"/>
          <w:szCs w:val="24"/>
        </w:rPr>
        <w:t>.</w:t>
      </w:r>
      <w:r w:rsidR="00A6173C" w:rsidRPr="00147892">
        <w:rPr>
          <w:rFonts w:ascii="Euclid Circular A" w:hAnsi="Euclid Circular A"/>
          <w:color w:val="000000" w:themeColor="text1"/>
          <w:sz w:val="24"/>
          <w:szCs w:val="24"/>
        </w:rPr>
        <w:t xml:space="preserve"> </w:t>
      </w:r>
    </w:p>
    <w:p w14:paraId="71D71E60" w14:textId="5DF946F9" w:rsidR="00334291" w:rsidRPr="00147892" w:rsidRDefault="00B4153B"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147892">
        <w:rPr>
          <w:rFonts w:ascii="Euclid Circular A" w:hAnsi="Euclid Circular A"/>
          <w:color w:val="000000" w:themeColor="text1"/>
          <w:sz w:val="24"/>
          <w:szCs w:val="24"/>
        </w:rPr>
        <w:t>De scrollytelling-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Tjärnhage (2023) toont duidelijke</w:t>
      </w:r>
      <w:r w:rsidR="00334291" w:rsidRPr="00147892">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w:t>
      </w:r>
      <w:r w:rsidR="00334291" w:rsidRPr="00147892">
        <w:rPr>
          <w:rFonts w:ascii="Euclid Circular A" w:hAnsi="Euclid Circular A"/>
          <w:color w:val="000000" w:themeColor="text1"/>
          <w:sz w:val="24"/>
          <w:szCs w:val="24"/>
        </w:rPr>
        <w:lastRenderedPageBreak/>
        <w:t xml:space="preserve">verhaal visueel interessant meer boeit en stimuleert, hierdoor is het makkelijker om geconcentreerd te blijven gedurende het verhaal </w:t>
      </w:r>
      <w:r w:rsidR="00334291" w:rsidRPr="00147892">
        <w:rPr>
          <w:rFonts w:ascii="Euclid Circular A" w:hAnsi="Euclid Circular A"/>
          <w:color w:val="000000" w:themeColor="text1"/>
          <w:sz w:val="24"/>
          <w:szCs w:val="24"/>
        </w:rPr>
        <w:fldChar w:fldCharType="begin"/>
      </w:r>
      <w:r w:rsidR="00334291" w:rsidRPr="00147892">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147892">
        <w:rPr>
          <w:rFonts w:ascii="Euclid Circular A" w:hAnsi="Euclid Circular A"/>
          <w:color w:val="000000" w:themeColor="text1"/>
          <w:sz w:val="24"/>
          <w:szCs w:val="24"/>
        </w:rPr>
        <w:fldChar w:fldCharType="separate"/>
      </w:r>
      <w:r w:rsidR="00334291" w:rsidRPr="00147892">
        <w:rPr>
          <w:rFonts w:ascii="Euclid Circular A" w:hAnsi="Euclid Circular A" w:cs="Times New Roman"/>
          <w:sz w:val="24"/>
        </w:rPr>
        <w:t>(Tjärnhage et al., 2023)</w:t>
      </w:r>
      <w:r w:rsidR="00334291" w:rsidRPr="00147892">
        <w:rPr>
          <w:rFonts w:ascii="Euclid Circular A" w:hAnsi="Euclid Circular A"/>
          <w:color w:val="000000" w:themeColor="text1"/>
          <w:sz w:val="24"/>
          <w:szCs w:val="24"/>
        </w:rPr>
        <w:fldChar w:fldCharType="end"/>
      </w:r>
      <w:r w:rsidR="00334291" w:rsidRPr="00147892">
        <w:rPr>
          <w:rFonts w:ascii="Euclid Circular A" w:hAnsi="Euclid Circular A"/>
          <w:color w:val="000000" w:themeColor="text1"/>
          <w:sz w:val="24"/>
          <w:szCs w:val="24"/>
        </w:rPr>
        <w:t xml:space="preserve">.  </w:t>
      </w:r>
    </w:p>
    <w:p w14:paraId="4690FAE1" w14:textId="4A1B795D" w:rsidR="00334291" w:rsidRPr="00147892" w:rsidRDefault="00334291"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isuele esthetiek is</w:t>
      </w:r>
      <w:r w:rsidR="00B061B6" w:rsidRPr="00147892">
        <w:rPr>
          <w:rFonts w:ascii="Euclid Circular A" w:hAnsi="Euclid Circular A"/>
          <w:color w:val="000000" w:themeColor="text1"/>
          <w:sz w:val="24"/>
          <w:szCs w:val="24"/>
        </w:rPr>
        <w:t xml:space="preserve"> in het onderzoek van </w:t>
      </w:r>
      <w:r w:rsidR="00B061B6" w:rsidRPr="00147892">
        <w:rPr>
          <w:rFonts w:ascii="Euclid Circular A" w:hAnsi="Euclid Circular A"/>
          <w:color w:val="000000" w:themeColor="text1"/>
          <w:sz w:val="24"/>
          <w:szCs w:val="24"/>
        </w:rPr>
        <w:fldChar w:fldCharType="begin"/>
      </w:r>
      <w:r w:rsidR="00B061B6" w:rsidRPr="00147892">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147892">
        <w:rPr>
          <w:rFonts w:ascii="Euclid Circular A" w:hAnsi="Euclid Circular A"/>
          <w:color w:val="000000" w:themeColor="text1"/>
          <w:sz w:val="24"/>
          <w:szCs w:val="24"/>
        </w:rPr>
        <w:fldChar w:fldCharType="separate"/>
      </w:r>
      <w:r w:rsidR="00B061B6" w:rsidRPr="00147892">
        <w:rPr>
          <w:rFonts w:ascii="Euclid Circular A" w:hAnsi="Euclid Circular A"/>
          <w:sz w:val="24"/>
        </w:rPr>
        <w:t>(Greussing &amp; Boomgaarden, 2018)</w:t>
      </w:r>
      <w:r w:rsidR="00B061B6"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Caravaggio</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of </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Warhol</w:t>
      </w:r>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kunstwerk.</w:t>
      </w:r>
      <w:r w:rsidR="00951196"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147892">
        <w:rPr>
          <w:rFonts w:ascii="Euclid Circular A" w:hAnsi="Euclid Circular A"/>
          <w:color w:val="000000" w:themeColor="text1"/>
          <w:sz w:val="24"/>
          <w:szCs w:val="24"/>
        </w:rPr>
        <w:t xml:space="preserve"> </w:t>
      </w:r>
    </w:p>
    <w:p w14:paraId="147A419C" w14:textId="64EB8D2E" w:rsidR="00A63354" w:rsidRPr="00147892" w:rsidRDefault="00E41C42"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147892">
        <w:rPr>
          <w:rFonts w:ascii="Euclid Circular A" w:hAnsi="Euclid Circular A"/>
          <w:color w:val="000000" w:themeColor="text1"/>
          <w:sz w:val="24"/>
          <w:szCs w:val="24"/>
        </w:rPr>
        <w:t xml:space="preserve"> Het toevoegen van beelden versterkt dit proces </w:t>
      </w:r>
      <w:r w:rsidR="00117862" w:rsidRPr="00147892">
        <w:rPr>
          <w:rFonts w:ascii="Euclid Circular A" w:hAnsi="Euclid Circular A"/>
          <w:color w:val="000000" w:themeColor="text1"/>
          <w:sz w:val="24"/>
          <w:szCs w:val="24"/>
        </w:rPr>
        <w:fldChar w:fldCharType="begin"/>
      </w:r>
      <w:r w:rsidR="00117862" w:rsidRPr="00147892">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147892">
        <w:rPr>
          <w:rFonts w:ascii="Euclid Circular A" w:hAnsi="Euclid Circular A"/>
          <w:color w:val="000000" w:themeColor="text1"/>
          <w:sz w:val="24"/>
          <w:szCs w:val="24"/>
        </w:rPr>
        <w:fldChar w:fldCharType="separate"/>
      </w:r>
      <w:r w:rsidR="00117862" w:rsidRPr="00147892">
        <w:rPr>
          <w:rFonts w:ascii="Euclid Circular A" w:hAnsi="Euclid Circular A"/>
          <w:sz w:val="24"/>
        </w:rPr>
        <w:t>(Greussing &amp; Boomgaarden, 2018)</w:t>
      </w:r>
      <w:r w:rsidR="00117862" w:rsidRPr="00147892">
        <w:rPr>
          <w:rFonts w:ascii="Euclid Circular A" w:hAnsi="Euclid Circular A"/>
          <w:color w:val="000000" w:themeColor="text1"/>
          <w:sz w:val="24"/>
          <w:szCs w:val="24"/>
        </w:rPr>
        <w:fldChar w:fldCharType="end"/>
      </w:r>
      <w:r w:rsidR="00117862" w:rsidRPr="00147892">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147892">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147892">
        <w:rPr>
          <w:rFonts w:ascii="Euclid Circular A" w:hAnsi="Euclid Circular A"/>
          <w:color w:val="000000" w:themeColor="text1"/>
          <w:sz w:val="24"/>
          <w:szCs w:val="24"/>
        </w:rPr>
        <w:t xml:space="preserve"> </w:t>
      </w:r>
      <w:r w:rsidR="00C03F5D" w:rsidRPr="00147892">
        <w:rPr>
          <w:rFonts w:ascii="Euclid Circular A" w:hAnsi="Euclid Circular A"/>
          <w:color w:val="000000" w:themeColor="text1"/>
          <w:sz w:val="24"/>
          <w:szCs w:val="24"/>
        </w:rPr>
        <w:fldChar w:fldCharType="begin"/>
      </w:r>
      <w:r w:rsidR="00C03F5D" w:rsidRPr="00147892">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147892">
        <w:rPr>
          <w:rFonts w:ascii="Euclid Circular A" w:hAnsi="Euclid Circular A"/>
          <w:color w:val="000000" w:themeColor="text1"/>
          <w:sz w:val="24"/>
          <w:szCs w:val="24"/>
        </w:rPr>
        <w:fldChar w:fldCharType="separate"/>
      </w:r>
      <w:r w:rsidR="00C03F5D" w:rsidRPr="00147892">
        <w:rPr>
          <w:rFonts w:ascii="Euclid Circular A" w:hAnsi="Euclid Circular A"/>
          <w:sz w:val="24"/>
        </w:rPr>
        <w:t>(Greussing &amp; Boomgaarden, 2018)</w:t>
      </w:r>
      <w:r w:rsidR="00C03F5D" w:rsidRPr="00147892">
        <w:rPr>
          <w:rFonts w:ascii="Euclid Circular A" w:hAnsi="Euclid Circular A"/>
          <w:color w:val="000000" w:themeColor="text1"/>
          <w:sz w:val="24"/>
          <w:szCs w:val="24"/>
        </w:rPr>
        <w:fldChar w:fldCharType="end"/>
      </w:r>
      <w:r w:rsidR="00A63354" w:rsidRPr="00147892">
        <w:rPr>
          <w:rFonts w:ascii="Euclid Circular A" w:hAnsi="Euclid Circular A"/>
          <w:color w:val="000000" w:themeColor="text1"/>
          <w:sz w:val="24"/>
          <w:szCs w:val="24"/>
        </w:rPr>
        <w:t>.</w:t>
      </w:r>
    </w:p>
    <w:p w14:paraId="148F89B2" w14:textId="77777777" w:rsidR="00471D4F" w:rsidRPr="00147892" w:rsidRDefault="00471D4F" w:rsidP="00471D4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147892" w:rsidRDefault="001F2A5F" w:rsidP="00471D4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Maar al deze elementen als scrollen en videos, wanneer ze goed samenwerken zorgen in recente onderzoeken voor diezelfde goedwerkende “seductive details” die positieve emoties opwekken voor de lezer en situationele interesse </w:t>
      </w:r>
      <w:r w:rsidRPr="00147892">
        <w:rPr>
          <w:rFonts w:ascii="Euclid Circular A" w:hAnsi="Euclid Circular A"/>
          <w:color w:val="000000" w:themeColor="text1"/>
          <w:sz w:val="24"/>
          <w:szCs w:val="24"/>
        </w:rPr>
        <w:lastRenderedPageBreak/>
        <w:fldChar w:fldCharType="begin"/>
      </w:r>
      <w:r w:rsidRPr="00147892">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Greussing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8B790A" w:rsidRPr="00147892">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147892">
        <w:rPr>
          <w:rFonts w:ascii="Euclid Circular A" w:hAnsi="Euclid Circular A"/>
          <w:color w:val="000000" w:themeColor="text1"/>
          <w:sz w:val="24"/>
          <w:szCs w:val="24"/>
        </w:rPr>
        <w:t xml:space="preserve"> </w:t>
      </w:r>
      <w:r w:rsidR="002D0B77" w:rsidRPr="00147892">
        <w:rPr>
          <w:rFonts w:ascii="Euclid Circular A" w:hAnsi="Euclid Circular A"/>
          <w:color w:val="000000" w:themeColor="text1"/>
          <w:sz w:val="24"/>
          <w:szCs w:val="24"/>
        </w:rPr>
        <w:fldChar w:fldCharType="begin"/>
      </w:r>
      <w:r w:rsidR="002D0B77" w:rsidRPr="00147892">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147892">
        <w:rPr>
          <w:rFonts w:ascii="Euclid Circular A" w:hAnsi="Euclid Circular A"/>
          <w:color w:val="000000" w:themeColor="text1"/>
          <w:sz w:val="24"/>
          <w:szCs w:val="24"/>
        </w:rPr>
        <w:fldChar w:fldCharType="separate"/>
      </w:r>
      <w:r w:rsidR="002D0B77" w:rsidRPr="00147892">
        <w:rPr>
          <w:rFonts w:ascii="Euclid Circular A" w:hAnsi="Euclid Circular A"/>
          <w:sz w:val="24"/>
        </w:rPr>
        <w:t>(Greussing &amp; Boomgaarden, 2018)</w:t>
      </w:r>
      <w:r w:rsidR="002D0B77" w:rsidRPr="00147892">
        <w:rPr>
          <w:rFonts w:ascii="Euclid Circular A" w:hAnsi="Euclid Circular A"/>
          <w:color w:val="000000" w:themeColor="text1"/>
          <w:sz w:val="24"/>
          <w:szCs w:val="24"/>
        </w:rPr>
        <w:fldChar w:fldCharType="end"/>
      </w:r>
      <w:r w:rsidR="008B790A" w:rsidRPr="00147892">
        <w:rPr>
          <w:rFonts w:ascii="Euclid Circular A" w:hAnsi="Euclid Circular A"/>
          <w:color w:val="000000" w:themeColor="text1"/>
          <w:sz w:val="24"/>
          <w:szCs w:val="24"/>
        </w:rPr>
        <w:t>.</w:t>
      </w:r>
    </w:p>
    <w:p w14:paraId="249CA5FA" w14:textId="50F05C57" w:rsidR="00E41B06" w:rsidRPr="00147892" w:rsidRDefault="009C6A6E"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147892">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147892">
        <w:rPr>
          <w:rFonts w:ascii="Euclid Circular A" w:hAnsi="Euclid Circular A"/>
          <w:color w:val="000000" w:themeColor="text1"/>
          <w:sz w:val="24"/>
          <w:szCs w:val="24"/>
        </w:rPr>
        <w:fldChar w:fldCharType="begin"/>
      </w:r>
      <w:r w:rsidR="00927C35" w:rsidRPr="00147892">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147892">
        <w:rPr>
          <w:rFonts w:ascii="Euclid Circular A" w:hAnsi="Euclid Circular A"/>
          <w:color w:val="000000" w:themeColor="text1"/>
          <w:sz w:val="24"/>
          <w:szCs w:val="24"/>
        </w:rPr>
        <w:fldChar w:fldCharType="separate"/>
      </w:r>
      <w:r w:rsidR="00E41B06" w:rsidRPr="00147892">
        <w:rPr>
          <w:rFonts w:ascii="Euclid Circular A" w:hAnsi="Euclid Circular A"/>
          <w:sz w:val="24"/>
        </w:rPr>
        <w:t>(Rieh, 2002: p.13)</w:t>
      </w:r>
      <w:r w:rsidR="00E41B06" w:rsidRPr="00147892">
        <w:rPr>
          <w:rFonts w:ascii="Euclid Circular A" w:hAnsi="Euclid Circular A"/>
          <w:color w:val="000000" w:themeColor="text1"/>
          <w:sz w:val="24"/>
          <w:szCs w:val="24"/>
        </w:rPr>
        <w:fldChar w:fldCharType="end"/>
      </w:r>
      <w:r w:rsidR="00E41B06"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147892">
        <w:rPr>
          <w:rFonts w:ascii="Euclid Circular A" w:hAnsi="Euclid Circular A"/>
          <w:color w:val="000000" w:themeColor="text1"/>
          <w:sz w:val="24"/>
          <w:szCs w:val="24"/>
        </w:rPr>
        <w:fldChar w:fldCharType="begin"/>
      </w:r>
      <w:r w:rsidR="002B155A" w:rsidRPr="00147892">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147892">
        <w:rPr>
          <w:rFonts w:ascii="Euclid Circular A" w:hAnsi="Euclid Circular A"/>
          <w:color w:val="000000" w:themeColor="text1"/>
          <w:sz w:val="24"/>
          <w:szCs w:val="24"/>
        </w:rPr>
        <w:fldChar w:fldCharType="separate"/>
      </w:r>
      <w:r w:rsidR="002B155A" w:rsidRPr="00147892">
        <w:rPr>
          <w:rFonts w:ascii="Euclid Circular A" w:hAnsi="Euclid Circular A"/>
          <w:sz w:val="24"/>
        </w:rPr>
        <w:t>(Rieh, 2002)</w:t>
      </w:r>
      <w:r w:rsidR="002B155A" w:rsidRPr="00147892">
        <w:rPr>
          <w:rFonts w:ascii="Euclid Circular A" w:hAnsi="Euclid Circular A"/>
          <w:color w:val="000000" w:themeColor="text1"/>
          <w:sz w:val="24"/>
          <w:szCs w:val="24"/>
        </w:rPr>
        <w:fldChar w:fldCharType="end"/>
      </w:r>
    </w:p>
    <w:p w14:paraId="1B4C1F2B" w14:textId="77777777" w:rsidR="0030669C" w:rsidRPr="00147892"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147892"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147892" w:rsidRDefault="000B7103"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282D0894" w14:textId="2535EAC0" w:rsidR="008B283B" w:rsidRPr="00147892" w:rsidRDefault="005D6BEF" w:rsidP="00146088">
      <w:pPr>
        <w:pStyle w:val="Heading1"/>
        <w:numPr>
          <w:ilvl w:val="0"/>
          <w:numId w:val="4"/>
        </w:numPr>
        <w:spacing w:line="360" w:lineRule="auto"/>
        <w:rPr>
          <w:rFonts w:ascii="Euclid Circular A Semibold" w:hAnsi="Euclid Circular A Semibold"/>
          <w:color w:val="000000" w:themeColor="text1"/>
          <w:sz w:val="32"/>
          <w:szCs w:val="32"/>
        </w:rPr>
      </w:pPr>
      <w:bookmarkStart w:id="7" w:name="_Toc191334352"/>
      <w:r w:rsidRPr="00147892">
        <w:rPr>
          <w:rFonts w:ascii="Euclid Circular A Semibold" w:hAnsi="Euclid Circular A Semibold"/>
          <w:color w:val="000000" w:themeColor="text1"/>
          <w:sz w:val="32"/>
          <w:szCs w:val="32"/>
        </w:rPr>
        <w:lastRenderedPageBreak/>
        <w:t>Methode</w:t>
      </w:r>
      <w:bookmarkEnd w:id="7"/>
    </w:p>
    <w:p w14:paraId="1CBAC6A5" w14:textId="77777777" w:rsidR="000902BC" w:rsidRPr="00147892"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147892"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Analyse van het lezerstijdsbestek zoals onderzoek van Rieh (2002): V</w:t>
      </w:r>
      <w:r w:rsidR="000902BC" w:rsidRPr="00147892">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147892">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147892"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u w:val="single"/>
        </w:rPr>
        <w:t>geloofwaardigheid van de formulering van de boodschap</w:t>
      </w:r>
      <w:r w:rsidR="00142686" w:rsidRPr="00147892">
        <w:rPr>
          <w:rFonts w:ascii="Euclid Circular A" w:hAnsi="Euclid Circular A"/>
          <w:color w:val="000000" w:themeColor="text1"/>
          <w:sz w:val="24"/>
          <w:szCs w:val="24"/>
        </w:rPr>
        <w:t xml:space="preserve"> zoals i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00BC2641" w:rsidRPr="00147892">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ellmueller &amp; Trilling, 2012: p.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4B270C99" w14:textId="236F00A8" w:rsidR="003B3565" w:rsidRPr="00147892"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Metzger et al. (2010) worden </w:t>
      </w:r>
      <w:r w:rsidR="00E324B0" w:rsidRPr="00147892">
        <w:rPr>
          <w:rFonts w:ascii="Euclid Circular A" w:hAnsi="Euclid Circular A"/>
          <w:color w:val="000000" w:themeColor="text1"/>
          <w:sz w:val="24"/>
          <w:szCs w:val="24"/>
        </w:rPr>
        <w:t xml:space="preserve">twee van de </w:t>
      </w:r>
      <w:r w:rsidRPr="00147892">
        <w:rPr>
          <w:rFonts w:ascii="Euclid Circular A" w:hAnsi="Euclid Circular A"/>
          <w:color w:val="000000" w:themeColor="text1"/>
          <w:sz w:val="24"/>
          <w:szCs w:val="24"/>
        </w:rPr>
        <w:t>vijf heuristieken geïdentificeerd die het publiek gebruikt om de geloofwaardigheid van informatie</w:t>
      </w:r>
      <w:r w:rsidR="00E324B0" w:rsidRPr="00147892">
        <w:rPr>
          <w:rFonts w:ascii="Euclid Circular A" w:hAnsi="Euclid Circular A"/>
          <w:color w:val="000000" w:themeColor="text1"/>
          <w:sz w:val="24"/>
          <w:szCs w:val="24"/>
        </w:rPr>
        <w:t xml:space="preserve"> in een digitale longform</w:t>
      </w:r>
      <w:r w:rsidRPr="00147892">
        <w:rPr>
          <w:rFonts w:ascii="Euclid Circular A" w:hAnsi="Euclid Circular A"/>
          <w:color w:val="000000" w:themeColor="text1"/>
          <w:sz w:val="24"/>
          <w:szCs w:val="24"/>
        </w:rPr>
        <w:t xml:space="preserve"> te beoordelen:</w:t>
      </w:r>
    </w:p>
    <w:p w14:paraId="4299F641" w14:textId="74BF368F" w:rsidR="00937537" w:rsidRPr="00147892" w:rsidRDefault="003B3565" w:rsidP="00937537">
      <w:pPr>
        <w:numPr>
          <w:ilvl w:val="1"/>
          <w:numId w:val="11"/>
        </w:numPr>
        <w:spacing w:line="360" w:lineRule="auto"/>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Aanbeveling</w:t>
      </w:r>
      <w:r w:rsidRPr="00147892">
        <w:rPr>
          <w:rFonts w:ascii="Euclid Circular A" w:hAnsi="Euclid Circular A"/>
          <w:color w:val="000000" w:themeColor="text1"/>
          <w:sz w:val="24"/>
          <w:szCs w:val="24"/>
        </w:rPr>
        <w:t xml:space="preserve">: </w:t>
      </w:r>
      <w:r w:rsidR="00937537" w:rsidRPr="00147892">
        <w:rPr>
          <w:rFonts w:ascii="Euclid Circular A" w:hAnsi="Euclid Circular A"/>
          <w:color w:val="000000" w:themeColor="text1"/>
          <w:sz w:val="24"/>
          <w:szCs w:val="24"/>
        </w:rPr>
        <w:t>In digitale longforms zoals aangetoond in</w:t>
      </w:r>
      <w:r w:rsidR="00937537" w:rsidRPr="00147892">
        <w:rPr>
          <w:rFonts w:ascii="Euclid Circular A" w:hAnsi="Euclid Circular A"/>
          <w:color w:val="000000" w:themeColor="text1"/>
          <w:sz w:val="24"/>
          <w:szCs w:val="24"/>
          <w:highlight w:val="yellow"/>
        </w:rPr>
        <w:t>…</w:t>
      </w:r>
      <w:r w:rsidR="00937537" w:rsidRPr="00147892">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147892" w:rsidRDefault="003B3565" w:rsidP="00937537">
      <w:pPr>
        <w:numPr>
          <w:ilvl w:val="1"/>
          <w:numId w:val="11"/>
        </w:numPr>
        <w:spacing w:line="360" w:lineRule="auto"/>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Schending van verwachtingen!</w:t>
      </w:r>
      <w:r w:rsidRPr="00147892">
        <w:rPr>
          <w:rFonts w:ascii="Euclid Circular A" w:hAnsi="Euclid Circular A"/>
          <w:color w:val="000000" w:themeColor="text1"/>
          <w:sz w:val="24"/>
          <w:szCs w:val="24"/>
        </w:rPr>
        <w:t xml:space="preserve">: </w:t>
      </w:r>
      <w:r w:rsidR="00937537" w:rsidRPr="00147892">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147892" w:rsidRDefault="00F904F8" w:rsidP="00F904F8">
      <w:pPr>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147892" w:rsidRDefault="00F904F8" w:rsidP="00F904F8">
      <w:pPr>
        <w:spacing w:line="360" w:lineRule="auto"/>
        <w:rPr>
          <w:rFonts w:ascii="Euclid Circular A" w:hAnsi="Euclid Circular A"/>
          <w:color w:val="000000" w:themeColor="text1"/>
          <w:sz w:val="24"/>
          <w:szCs w:val="24"/>
        </w:rPr>
      </w:pPr>
    </w:p>
    <w:p w14:paraId="1F67186D" w14:textId="77777777" w:rsidR="004960F3" w:rsidRPr="00147892" w:rsidRDefault="004960F3" w:rsidP="00F904F8">
      <w:pPr>
        <w:spacing w:line="360" w:lineRule="auto"/>
        <w:rPr>
          <w:rFonts w:ascii="Euclid Circular A" w:hAnsi="Euclid Circular A"/>
          <w:color w:val="000000" w:themeColor="text1"/>
          <w:sz w:val="24"/>
          <w:szCs w:val="24"/>
        </w:rPr>
      </w:pPr>
    </w:p>
    <w:p w14:paraId="23998252" w14:textId="77777777" w:rsidR="009D4D45" w:rsidRPr="00147892" w:rsidRDefault="009D4D45">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13AA2F39" w14:textId="77777777" w:rsidR="002B4E76" w:rsidRPr="00147892"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147892">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147892"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147892">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147892" w:rsidRDefault="002B4E76" w:rsidP="002B4E76">
      <w:pPr>
        <w:spacing w:line="360" w:lineRule="auto"/>
        <w:ind w:left="720"/>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147892"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147892">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147892" w:rsidRDefault="002B4E76" w:rsidP="00F904F8">
      <w:pPr>
        <w:spacing w:line="360" w:lineRule="auto"/>
        <w:rPr>
          <w:rFonts w:ascii="Euclid Circular A" w:hAnsi="Euclid Circular A"/>
          <w:color w:val="000000" w:themeColor="text1"/>
          <w:sz w:val="24"/>
          <w:szCs w:val="24"/>
        </w:rPr>
      </w:pPr>
    </w:p>
    <w:p w14:paraId="0095CA74" w14:textId="0943E52A" w:rsidR="0088234E" w:rsidRPr="00147892" w:rsidRDefault="0088234E"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enke et al., 2020: p30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2C838A5E" w14:textId="77777777" w:rsidR="0088234E" w:rsidRPr="00147892" w:rsidRDefault="0088234E" w:rsidP="00F904F8">
      <w:pPr>
        <w:spacing w:line="360" w:lineRule="auto"/>
        <w:rPr>
          <w:rFonts w:ascii="Euclid Circular A" w:hAnsi="Euclid Circular A"/>
          <w:color w:val="000000" w:themeColor="text1"/>
          <w:sz w:val="24"/>
          <w:szCs w:val="24"/>
        </w:rPr>
      </w:pPr>
    </w:p>
    <w:p w14:paraId="74EB95E9" w14:textId="31D8EBA2" w:rsidR="004960F3" w:rsidRPr="00147892" w:rsidRDefault="004960F3"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MANIER OM WEBSITE METHODE OP TE SCHRIJVEN ZOALS EERDER ONDERZOEK:</w:t>
      </w:r>
    </w:p>
    <w:p w14:paraId="016D9E62" w14:textId="20584FA8" w:rsidR="00F904F8" w:rsidRPr="00147892" w:rsidRDefault="00F904F8"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 </w:t>
      </w:r>
      <w:r w:rsidR="004960F3" w:rsidRPr="00147892">
        <w:rPr>
          <w:rFonts w:ascii="Euclid Circular A" w:hAnsi="Euclid Circular A"/>
          <w:color w:val="000000" w:themeColor="text1"/>
          <w:sz w:val="24"/>
          <w:szCs w:val="24"/>
        </w:rPr>
        <w:t>Stimulus Material. A news website was especially constructed for use</w:t>
      </w:r>
      <w:r w:rsidR="004960F3" w:rsidRPr="00147892">
        <w:rPr>
          <w:rFonts w:ascii="Euclid Circular A" w:hAnsi="Euclid Circular A"/>
          <w:color w:val="000000" w:themeColor="text1"/>
          <w:sz w:val="24"/>
          <w:szCs w:val="24"/>
        </w:rPr>
        <w:br/>
        <w:t>as stimulus material in the experiment. In order to avoid any story-specific</w:t>
      </w:r>
      <w:r w:rsidR="004960F3" w:rsidRPr="00147892">
        <w:rPr>
          <w:rFonts w:ascii="Euclid Circular A" w:hAnsi="Euclid Circular A"/>
          <w:color w:val="000000" w:themeColor="text1"/>
          <w:sz w:val="24"/>
          <w:szCs w:val="24"/>
        </w:rPr>
        <w:br/>
        <w:t>effects and extend the study's generalizability, the site contained three news</w:t>
      </w:r>
      <w:r w:rsidR="004960F3" w:rsidRPr="00147892">
        <w:rPr>
          <w:rFonts w:ascii="Euclid Circular A" w:hAnsi="Euclid Circular A"/>
          <w:color w:val="000000" w:themeColor="text1"/>
          <w:sz w:val="24"/>
          <w:szCs w:val="24"/>
        </w:rPr>
        <w:br/>
        <w:t>stories instead of one, and their headlines were displayed on a left-hand-side</w:t>
      </w:r>
      <w:r w:rsidR="004960F3" w:rsidRPr="00147892">
        <w:rPr>
          <w:rFonts w:ascii="Euclid Circular A" w:hAnsi="Euclid Circular A"/>
          <w:color w:val="000000" w:themeColor="text1"/>
          <w:sz w:val="24"/>
          <w:szCs w:val="24"/>
        </w:rPr>
        <w:br/>
        <w:t>frame at all times in alt five treatment conditions. These three stories were</w:t>
      </w:r>
      <w:r w:rsidR="004960F3" w:rsidRPr="00147892">
        <w:rPr>
          <w:rFonts w:ascii="Euclid Circular A" w:hAnsi="Euclid Circular A"/>
          <w:color w:val="000000" w:themeColor="text1"/>
          <w:sz w:val="24"/>
          <w:szCs w:val="24"/>
        </w:rPr>
        <w:br/>
        <w:t>downloaded from websites of major news organizations such as CNN. The</w:t>
      </w:r>
      <w:r w:rsidR="004960F3" w:rsidRPr="00147892">
        <w:rPr>
          <w:rFonts w:ascii="Euclid Circular A" w:hAnsi="Euclid Circular A"/>
          <w:color w:val="000000" w:themeColor="text1"/>
          <w:sz w:val="24"/>
          <w:szCs w:val="24"/>
        </w:rPr>
        <w:br/>
        <w:t>criteria for selection included presence of picture, audio, and video down-</w:t>
      </w:r>
      <w:r w:rsidR="004960F3" w:rsidRPr="00147892">
        <w:rPr>
          <w:rFonts w:ascii="Euclid Circular A" w:hAnsi="Euclid Circular A"/>
          <w:color w:val="000000" w:themeColor="text1"/>
          <w:sz w:val="24"/>
          <w:szCs w:val="24"/>
        </w:rPr>
        <w:br/>
        <w:t>loads along with the story. In addition, we made sure that the stories were</w:t>
      </w:r>
      <w:r w:rsidR="004960F3" w:rsidRPr="00147892">
        <w:rPr>
          <w:rFonts w:ascii="Euclid Circular A" w:hAnsi="Euclid Circular A"/>
          <w:color w:val="000000" w:themeColor="text1"/>
          <w:sz w:val="24"/>
          <w:szCs w:val="24"/>
        </w:rPr>
        <w:br/>
        <w:t>not time-sensitive or of particular local or community interest. Care was</w:t>
      </w:r>
      <w:r w:rsidR="004960F3" w:rsidRPr="00147892">
        <w:rPr>
          <w:rFonts w:ascii="Euclid Circular A" w:hAnsi="Euclid Circular A"/>
          <w:color w:val="000000" w:themeColor="text1"/>
          <w:sz w:val="24"/>
          <w:szCs w:val="24"/>
        </w:rPr>
        <w:br/>
        <w:t>taken to ensure that the stories included only typical, routine content which</w:t>
      </w:r>
      <w:r w:rsidR="004960F3" w:rsidRPr="00147892">
        <w:rPr>
          <w:rFonts w:ascii="Euclid Circular A" w:hAnsi="Euclid Circular A"/>
          <w:color w:val="000000" w:themeColor="text1"/>
          <w:sz w:val="24"/>
          <w:szCs w:val="24"/>
        </w:rPr>
        <w:br/>
        <w:t>would be unlikely to evoke strong positive or negative emotions.^"</w:t>
      </w:r>
      <w:r w:rsidR="004960F3" w:rsidRPr="00147892">
        <w:rPr>
          <w:rFonts w:ascii="Euclid Circular A" w:hAnsi="Euclid Circular A"/>
          <w:color w:val="000000" w:themeColor="text1"/>
          <w:sz w:val="24"/>
          <w:szCs w:val="24"/>
        </w:rPr>
        <w:br/>
        <w:t>The website was laid out in such a way that it had no masthead. A</w:t>
      </w:r>
      <w:r w:rsidR="004960F3" w:rsidRPr="00147892">
        <w:rPr>
          <w:rFonts w:ascii="Euclid Circular A" w:hAnsi="Euclid Circular A"/>
          <w:color w:val="000000" w:themeColor="text1"/>
          <w:sz w:val="24"/>
          <w:szCs w:val="24"/>
        </w:rPr>
        <w:br/>
        <w:t>banner ad for CNN and Time's NrwsStand program took its place. Additional</w:t>
      </w:r>
      <w:r w:rsidR="004960F3" w:rsidRPr="00147892">
        <w:rPr>
          <w:rFonts w:ascii="Euclid Circular A" w:hAnsi="Euclid Circular A"/>
          <w:color w:val="000000" w:themeColor="text1"/>
          <w:sz w:val="24"/>
          <w:szCs w:val="24"/>
        </w:rPr>
        <w:br/>
      </w:r>
      <w:r w:rsidR="004960F3" w:rsidRPr="00147892">
        <w:rPr>
          <w:rFonts w:ascii="Euclid Circular A" w:hAnsi="Euclid Circular A"/>
          <w:color w:val="000000" w:themeColor="text1"/>
          <w:sz w:val="24"/>
          <w:szCs w:val="24"/>
        </w:rPr>
        <w:lastRenderedPageBreak/>
        <w:t>ads for Showbiz, Barnes &amp; Noble books, and E-Card occupied the left-hand-</w:t>
      </w:r>
      <w:r w:rsidR="004960F3" w:rsidRPr="00147892">
        <w:rPr>
          <w:rFonts w:ascii="Euclid Circular A" w:hAnsi="Euclid Circular A"/>
          <w:color w:val="000000" w:themeColor="text1"/>
          <w:sz w:val="24"/>
          <w:szCs w:val="24"/>
        </w:rPr>
        <w:br/>
        <w:t>side of the screen. Animation served to refresh the ads periodically with new</w:t>
      </w:r>
      <w:r w:rsidR="004960F3" w:rsidRPr="00147892">
        <w:rPr>
          <w:rFonts w:ascii="Euclid Circular A" w:hAnsi="Euclid Circular A"/>
          <w:color w:val="000000" w:themeColor="text1"/>
          <w:sz w:val="24"/>
          <w:szCs w:val="24"/>
        </w:rPr>
        <w:br/>
        <w:t>messages.</w:t>
      </w:r>
      <w:r w:rsidR="004960F3" w:rsidRPr="00147892">
        <w:rPr>
          <w:rFonts w:ascii="Euclid Circular A" w:hAnsi="Euclid Circular A"/>
          <w:color w:val="000000" w:themeColor="text1"/>
          <w:sz w:val="24"/>
          <w:szCs w:val="24"/>
        </w:rPr>
        <w:br/>
        <w:t>On the main frame of the site was the news story, accessed by clicking</w:t>
      </w:r>
      <w:r w:rsidR="004960F3" w:rsidRPr="00147892">
        <w:rPr>
          <w:rFonts w:ascii="Euclid Circular A" w:hAnsi="Euclid Circular A"/>
          <w:color w:val="000000" w:themeColor="text1"/>
          <w:sz w:val="24"/>
          <w:szCs w:val="24"/>
        </w:rPr>
        <w:br/>
        <w:t>on one of the headlines on the left-hand-side frame. The story was rendered</w:t>
      </w:r>
      <w:r w:rsidR="004960F3" w:rsidRPr="00147892">
        <w:rPr>
          <w:rFonts w:ascii="Euclid Circular A" w:hAnsi="Euclid Circular A"/>
          <w:color w:val="000000" w:themeColor="text1"/>
          <w:sz w:val="24"/>
          <w:szCs w:val="24"/>
        </w:rPr>
        <w:br/>
        <w:t xml:space="preserve">navigable through a scroll bar on the right </w:t>
      </w:r>
      <w:r w:rsidR="004960F3" w:rsidRPr="00147892">
        <w:rPr>
          <w:rFonts w:ascii="Euclid Circular A" w:hAnsi="Euclid Circular A"/>
          <w:color w:val="000000" w:themeColor="text1"/>
          <w:sz w:val="24"/>
          <w:szCs w:val="24"/>
        </w:rPr>
        <w:fldChar w:fldCharType="begin"/>
      </w:r>
      <w:r w:rsidR="004960F3" w:rsidRPr="00147892">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147892">
        <w:rPr>
          <w:rFonts w:ascii="Euclid Circular A" w:hAnsi="Euclid Circular A"/>
          <w:color w:val="000000" w:themeColor="text1"/>
          <w:sz w:val="24"/>
          <w:szCs w:val="24"/>
        </w:rPr>
        <w:fldChar w:fldCharType="separate"/>
      </w:r>
      <w:r w:rsidR="004960F3" w:rsidRPr="00147892">
        <w:rPr>
          <w:rFonts w:ascii="Euclid Circular A" w:hAnsi="Euclid Circular A"/>
          <w:sz w:val="24"/>
        </w:rPr>
        <w:t>(Sundar, 2000)</w:t>
      </w:r>
      <w:r w:rsidR="004960F3" w:rsidRPr="00147892">
        <w:rPr>
          <w:rFonts w:ascii="Euclid Circular A" w:hAnsi="Euclid Circular A"/>
          <w:color w:val="000000" w:themeColor="text1"/>
          <w:sz w:val="24"/>
          <w:szCs w:val="24"/>
        </w:rPr>
        <w:fldChar w:fldCharType="end"/>
      </w:r>
      <w:r w:rsidR="004960F3" w:rsidRPr="00147892">
        <w:rPr>
          <w:rFonts w:ascii="Euclid Circular A" w:hAnsi="Euclid Circular A"/>
          <w:color w:val="000000" w:themeColor="text1"/>
          <w:sz w:val="24"/>
          <w:szCs w:val="24"/>
        </w:rPr>
        <w:t>.</w:t>
      </w:r>
    </w:p>
    <w:p w14:paraId="4B92F0CF" w14:textId="4170AF68" w:rsidR="00FB2D0D" w:rsidRPr="00147892" w:rsidRDefault="00FB2D0D"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2) "How much do you think the layout of the website</w:t>
      </w:r>
      <w:r w:rsidRPr="00147892">
        <w:rPr>
          <w:rFonts w:ascii="Euclid Circular A" w:hAnsi="Euclid Circular A"/>
          <w:color w:val="000000" w:themeColor="text1"/>
          <w:sz w:val="24"/>
          <w:szCs w:val="24"/>
        </w:rPr>
        <w:br/>
        <w:t>affected your browsing of the information on it?" followed by a</w:t>
      </w:r>
      <w:r w:rsidRPr="00147892">
        <w:rPr>
          <w:rFonts w:ascii="Euclid Circular A" w:hAnsi="Euclid Circular A"/>
          <w:color w:val="000000" w:themeColor="text1"/>
          <w:sz w:val="24"/>
          <w:szCs w:val="24"/>
        </w:rPr>
        <w:br/>
        <w:t>10-point scale anchored between "Did Not Affect" and "Af-</w:t>
      </w:r>
      <w:r w:rsidRPr="00147892">
        <w:rPr>
          <w:rFonts w:ascii="Euclid Circular A" w:hAnsi="Euclid Circular A"/>
          <w:color w:val="000000" w:themeColor="text1"/>
          <w:sz w:val="24"/>
          <w:szCs w:val="24"/>
        </w:rPr>
        <w:br/>
        <w:t>fected Very Much."</w:t>
      </w:r>
    </w:p>
    <w:p w14:paraId="293EE0DC" w14:textId="77777777" w:rsidR="0098338C" w:rsidRPr="00147892" w:rsidRDefault="0098338C" w:rsidP="0098338C">
      <w:pPr>
        <w:spacing w:line="360" w:lineRule="auto"/>
        <w:rPr>
          <w:rFonts w:ascii="Euclid Circular A" w:hAnsi="Euclid Circular A"/>
          <w:color w:val="000000" w:themeColor="text1"/>
          <w:sz w:val="24"/>
          <w:szCs w:val="24"/>
        </w:rPr>
      </w:pPr>
    </w:p>
    <w:p w14:paraId="33C12C77" w14:textId="77777777" w:rsidR="0098338C" w:rsidRPr="00147892" w:rsidRDefault="0098338C" w:rsidP="0098338C">
      <w:pPr>
        <w:spacing w:line="360" w:lineRule="auto"/>
        <w:rPr>
          <w:rFonts w:ascii="Euclid Circular A" w:hAnsi="Euclid Circular A"/>
          <w:color w:val="000000" w:themeColor="text1"/>
          <w:sz w:val="24"/>
          <w:szCs w:val="24"/>
        </w:rPr>
      </w:pPr>
    </w:p>
    <w:p w14:paraId="2BC46D6C" w14:textId="5ECFFAAF" w:rsidR="007936BB" w:rsidRPr="00147892" w:rsidRDefault="007936BB">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325CB0BE" w14:textId="3D21C702" w:rsidR="008B283B" w:rsidRPr="00147892" w:rsidRDefault="005D6BEF" w:rsidP="00146088">
      <w:pPr>
        <w:pStyle w:val="Heading1"/>
        <w:numPr>
          <w:ilvl w:val="0"/>
          <w:numId w:val="4"/>
        </w:numPr>
        <w:spacing w:line="360" w:lineRule="auto"/>
        <w:rPr>
          <w:rFonts w:ascii="Euclid Circular A Semibold" w:hAnsi="Euclid Circular A Semibold"/>
          <w:color w:val="000000" w:themeColor="text1"/>
          <w:sz w:val="32"/>
          <w:szCs w:val="32"/>
        </w:rPr>
      </w:pPr>
      <w:bookmarkStart w:id="11" w:name="_Toc191334353"/>
      <w:r w:rsidRPr="00147892">
        <w:rPr>
          <w:rFonts w:ascii="Euclid Circular A Semibold" w:hAnsi="Euclid Circular A Semibold"/>
          <w:color w:val="000000" w:themeColor="text1"/>
          <w:sz w:val="32"/>
          <w:szCs w:val="32"/>
        </w:rPr>
        <w:lastRenderedPageBreak/>
        <w:t>Resultaten</w:t>
      </w:r>
      <w:bookmarkEnd w:id="11"/>
    </w:p>
    <w:p w14:paraId="6E1E12AC" w14:textId="77777777" w:rsidR="00AD050A" w:rsidRPr="0014789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47892">
        <w:rPr>
          <w:rFonts w:ascii="Euclid Circular A Semibold" w:hAnsi="Euclid Circular A Semibold"/>
          <w:color w:val="000000" w:themeColor="text1"/>
          <w:sz w:val="32"/>
          <w:szCs w:val="32"/>
        </w:rPr>
        <w:br w:type="page"/>
      </w:r>
    </w:p>
    <w:p w14:paraId="0D349BF4" w14:textId="4B67F490" w:rsidR="008B283B" w:rsidRPr="00147892" w:rsidRDefault="005D6BEF" w:rsidP="00146088">
      <w:pPr>
        <w:pStyle w:val="Heading1"/>
        <w:numPr>
          <w:ilvl w:val="0"/>
          <w:numId w:val="4"/>
        </w:numPr>
        <w:spacing w:line="360" w:lineRule="auto"/>
        <w:rPr>
          <w:rFonts w:ascii="Euclid Circular A Semibold" w:hAnsi="Euclid Circular A Semibold"/>
          <w:color w:val="000000" w:themeColor="text1"/>
          <w:sz w:val="32"/>
          <w:szCs w:val="32"/>
        </w:rPr>
      </w:pPr>
      <w:bookmarkStart w:id="12" w:name="_Toc191334354"/>
      <w:r w:rsidRPr="00147892">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14789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47892">
        <w:rPr>
          <w:rFonts w:ascii="Euclid Circular A Semibold" w:hAnsi="Euclid Circular A Semibold"/>
          <w:color w:val="000000" w:themeColor="text1"/>
          <w:sz w:val="32"/>
          <w:szCs w:val="32"/>
        </w:rPr>
        <w:br w:type="page"/>
      </w:r>
    </w:p>
    <w:p w14:paraId="541029CB" w14:textId="3165B7B9" w:rsidR="004F42E5" w:rsidRPr="00147892" w:rsidRDefault="005D6BEF" w:rsidP="00146088">
      <w:pPr>
        <w:pStyle w:val="Heading1"/>
        <w:numPr>
          <w:ilvl w:val="0"/>
          <w:numId w:val="4"/>
        </w:numPr>
        <w:spacing w:line="360" w:lineRule="auto"/>
        <w:rPr>
          <w:rFonts w:ascii="Euclid Circular A Semibold" w:hAnsi="Euclid Circular A Semibold"/>
          <w:color w:val="000000" w:themeColor="text1"/>
          <w:sz w:val="32"/>
          <w:szCs w:val="32"/>
        </w:rPr>
      </w:pPr>
      <w:bookmarkStart w:id="13" w:name="_Toc191334355"/>
      <w:r w:rsidRPr="00147892">
        <w:rPr>
          <w:rFonts w:ascii="Euclid Circular A Semibold" w:hAnsi="Euclid Circular A Semibold"/>
          <w:color w:val="000000" w:themeColor="text1"/>
          <w:sz w:val="32"/>
          <w:szCs w:val="32"/>
        </w:rPr>
        <w:lastRenderedPageBreak/>
        <w:t>Referenties</w:t>
      </w:r>
      <w:bookmarkEnd w:id="13"/>
    </w:p>
    <w:p w14:paraId="6E344004" w14:textId="77777777" w:rsidR="00C9050C" w:rsidRPr="00C9050C" w:rsidRDefault="004F42E5" w:rsidP="00C9050C">
      <w:pPr>
        <w:pStyle w:val="Bibliography"/>
        <w:rPr>
          <w:rFonts w:ascii="Euclid Circular A" w:hAnsi="Euclid Circular A"/>
          <w:sz w:val="20"/>
        </w:rPr>
      </w:pPr>
      <w:r w:rsidRPr="00147892">
        <w:rPr>
          <w:rFonts w:ascii="Euclid Circular A" w:hAnsi="Euclid Circular A"/>
          <w:color w:val="000000" w:themeColor="text1"/>
          <w:sz w:val="20"/>
          <w:szCs w:val="20"/>
        </w:rPr>
        <w:fldChar w:fldCharType="begin"/>
      </w:r>
      <w:r w:rsidR="005E07D3" w:rsidRPr="00147892">
        <w:rPr>
          <w:rFonts w:ascii="Euclid Circular A" w:hAnsi="Euclid Circular A"/>
          <w:color w:val="000000" w:themeColor="text1"/>
          <w:sz w:val="20"/>
          <w:szCs w:val="20"/>
        </w:rPr>
        <w:instrText xml:space="preserve"> ADDIN ZOTERO_BIBL {"uncited":[],"omitted":[],"custom":[]} CSL_BIBLIOGRAPHY </w:instrText>
      </w:r>
      <w:r w:rsidRPr="00147892">
        <w:rPr>
          <w:rFonts w:ascii="Euclid Circular A" w:hAnsi="Euclid Circular A"/>
          <w:color w:val="000000" w:themeColor="text1"/>
          <w:sz w:val="20"/>
          <w:szCs w:val="20"/>
        </w:rPr>
        <w:fldChar w:fldCharType="separate"/>
      </w:r>
      <w:r w:rsidR="00C9050C" w:rsidRPr="00C9050C">
        <w:rPr>
          <w:rFonts w:ascii="Euclid Circular A" w:hAnsi="Euclid Circular A"/>
          <w:sz w:val="20"/>
        </w:rPr>
        <w:t xml:space="preserve">Berlo, D. K., Lemert, J. B., &amp; Mertz, R. J. (1969). Dimensions for Evaluating the Acceptability of Message Sources. </w:t>
      </w:r>
      <w:r w:rsidR="00C9050C" w:rsidRPr="00C9050C">
        <w:rPr>
          <w:rFonts w:ascii="Euclid Circular A" w:hAnsi="Euclid Circular A"/>
          <w:i/>
          <w:iCs/>
          <w:sz w:val="20"/>
        </w:rPr>
        <w:t>Public Opinion Quarterly</w:t>
      </w:r>
      <w:r w:rsidR="00C9050C" w:rsidRPr="00C9050C">
        <w:rPr>
          <w:rFonts w:ascii="Euclid Circular A" w:hAnsi="Euclid Circular A"/>
          <w:sz w:val="20"/>
        </w:rPr>
        <w:t xml:space="preserve">, </w:t>
      </w:r>
      <w:r w:rsidR="00C9050C" w:rsidRPr="00C9050C">
        <w:rPr>
          <w:rFonts w:ascii="Euclid Circular A" w:hAnsi="Euclid Circular A"/>
          <w:i/>
          <w:iCs/>
          <w:sz w:val="20"/>
        </w:rPr>
        <w:t>33</w:t>
      </w:r>
      <w:r w:rsidR="00C9050C" w:rsidRPr="00C9050C">
        <w:rPr>
          <w:rFonts w:ascii="Euclid Circular A" w:hAnsi="Euclid Circular A"/>
          <w:sz w:val="20"/>
        </w:rPr>
        <w:t>(4), 563–576.</w:t>
      </w:r>
    </w:p>
    <w:p w14:paraId="6588D010"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Davis, W. (2023, July 24). Twitter is being rebranded as X. </w:t>
      </w:r>
      <w:r w:rsidRPr="00C9050C">
        <w:rPr>
          <w:rFonts w:ascii="Euclid Circular A" w:hAnsi="Euclid Circular A"/>
          <w:i/>
          <w:iCs/>
          <w:sz w:val="20"/>
        </w:rPr>
        <w:t>The Verge</w:t>
      </w:r>
      <w:r w:rsidRPr="00C9050C">
        <w:rPr>
          <w:rFonts w:ascii="Euclid Circular A" w:hAnsi="Euclid Circular A"/>
          <w:sz w:val="20"/>
        </w:rPr>
        <w:t>. https://www.theverge.com/2023/7/23/23804629/twitters-rebrand-to-x-may-actually-be-happening-soon</w:t>
      </w:r>
    </w:p>
    <w:p w14:paraId="4CA2E455"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Deuze, M. (2001). Modelling the First Generation of News Media on the World Wide Web. </w:t>
      </w:r>
      <w:r w:rsidRPr="00C9050C">
        <w:rPr>
          <w:rFonts w:ascii="Euclid Circular A" w:hAnsi="Euclid Circular A"/>
          <w:i/>
          <w:iCs/>
          <w:sz w:val="20"/>
        </w:rPr>
        <w:t>Online Journalism</w:t>
      </w:r>
      <w:r w:rsidRPr="00C9050C">
        <w:rPr>
          <w:rFonts w:ascii="Euclid Circular A" w:hAnsi="Euclid Circular A"/>
          <w:sz w:val="20"/>
        </w:rPr>
        <w:t xml:space="preserve">, </w:t>
      </w:r>
      <w:r w:rsidRPr="00C9050C">
        <w:rPr>
          <w:rFonts w:ascii="Euclid Circular A" w:hAnsi="Euclid Circular A"/>
          <w:i/>
          <w:iCs/>
          <w:sz w:val="20"/>
        </w:rPr>
        <w:t>6</w:t>
      </w:r>
      <w:r w:rsidRPr="00C9050C">
        <w:rPr>
          <w:rFonts w:ascii="Euclid Circular A" w:hAnsi="Euclid Circular A"/>
          <w:sz w:val="20"/>
        </w:rPr>
        <w:t>. https://firstmonday.org/ojs/index.php/fm/article/download/893/802?inline=1</w:t>
      </w:r>
    </w:p>
    <w:p w14:paraId="201E67A6"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Diekerhof, E. (2021). Changing Journalistic Information-Gathering Practices? Reliability in Everyday Information Gathering in High-SpeedNewsrooms. </w:t>
      </w:r>
      <w:r w:rsidRPr="00C9050C">
        <w:rPr>
          <w:rFonts w:ascii="Euclid Circular A" w:hAnsi="Euclid Circular A"/>
          <w:i/>
          <w:iCs/>
          <w:sz w:val="20"/>
        </w:rPr>
        <w:t>Journalism Practice</w:t>
      </w:r>
      <w:r w:rsidRPr="00C9050C">
        <w:rPr>
          <w:rFonts w:ascii="Euclid Circular A" w:hAnsi="Euclid Circular A"/>
          <w:sz w:val="20"/>
        </w:rPr>
        <w:t xml:space="preserve">, </w:t>
      </w:r>
      <w:r w:rsidRPr="00C9050C">
        <w:rPr>
          <w:rFonts w:ascii="Euclid Circular A" w:hAnsi="Euclid Circular A"/>
          <w:i/>
          <w:iCs/>
          <w:sz w:val="20"/>
        </w:rPr>
        <w:t>17</w:t>
      </w:r>
      <w:r w:rsidRPr="00C9050C">
        <w:rPr>
          <w:rFonts w:ascii="Euclid Circular A" w:hAnsi="Euclid Circular A"/>
          <w:sz w:val="20"/>
        </w:rPr>
        <w:t>(3), 411–428. https://doi.org/10.1080/17512786.2021.1922300</w:t>
      </w:r>
    </w:p>
    <w:p w14:paraId="497B0BD1"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i/>
          <w:iCs/>
          <w:sz w:val="20"/>
        </w:rPr>
        <w:t>Digital news Report</w:t>
      </w:r>
      <w:r w:rsidRPr="00C9050C">
        <w:rPr>
          <w:rFonts w:ascii="Euclid Circular A" w:hAnsi="Euclid Circular A"/>
          <w:sz w:val="20"/>
        </w:rPr>
        <w:t xml:space="preserve"> (Nederland). (2024). Commissariaat voor de Media. https://www.cvdm.nl/nieuws/digital-news-report-nederland-2024-interesse-in-nieuws-neemt-af-vertrouwen-in-nieuws-daalt-licht/</w:t>
      </w:r>
    </w:p>
    <w:p w14:paraId="108139D4"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Dowling, D., &amp; Vogan, T. (2014). Can we “Snowfall” This? Digital longform and the race for the tablet market. </w:t>
      </w:r>
      <w:r w:rsidRPr="00C9050C">
        <w:rPr>
          <w:rFonts w:ascii="Euclid Circular A" w:hAnsi="Euclid Circular A"/>
          <w:i/>
          <w:iCs/>
          <w:sz w:val="20"/>
        </w:rPr>
        <w:t>Digital Journalism</w:t>
      </w:r>
      <w:r w:rsidRPr="00C9050C">
        <w:rPr>
          <w:rFonts w:ascii="Euclid Circular A" w:hAnsi="Euclid Circular A"/>
          <w:sz w:val="20"/>
        </w:rPr>
        <w:t>. https://doi.org/10.1080/21670811.2014.930250</w:t>
      </w:r>
    </w:p>
    <w:p w14:paraId="489438E1"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Fawzi, N., Steindl, N., Obermaier, M., &amp; Prochazka, F. (2021). Concepts, causes and consequences of trust in news media– a literature review and framework. </w:t>
      </w:r>
      <w:r w:rsidRPr="00C9050C">
        <w:rPr>
          <w:rFonts w:ascii="Euclid Circular A" w:hAnsi="Euclid Circular A"/>
          <w:i/>
          <w:iCs/>
          <w:sz w:val="20"/>
        </w:rPr>
        <w:t>Annals of the International Communication Association</w:t>
      </w:r>
      <w:r w:rsidRPr="00C9050C">
        <w:rPr>
          <w:rFonts w:ascii="Euclid Circular A" w:hAnsi="Euclid Circular A"/>
          <w:sz w:val="20"/>
        </w:rPr>
        <w:t xml:space="preserve">, </w:t>
      </w:r>
      <w:r w:rsidRPr="00C9050C">
        <w:rPr>
          <w:rFonts w:ascii="Euclid Circular A" w:hAnsi="Euclid Circular A"/>
          <w:i/>
          <w:iCs/>
          <w:sz w:val="20"/>
        </w:rPr>
        <w:t>45</w:t>
      </w:r>
      <w:r w:rsidRPr="00C9050C">
        <w:rPr>
          <w:rFonts w:ascii="Euclid Circular A" w:hAnsi="Euclid Circular A"/>
          <w:sz w:val="20"/>
        </w:rPr>
        <w:t>(2), 154–174. https://doi.org/10.1080/23808985.2021.1960181</w:t>
      </w:r>
    </w:p>
    <w:p w14:paraId="7956F8C9"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Fink, K. (2019). The biggest challenge facing journalism: A lack of trust. </w:t>
      </w:r>
      <w:r w:rsidRPr="00C9050C">
        <w:rPr>
          <w:rFonts w:ascii="Euclid Circular A" w:hAnsi="Euclid Circular A"/>
          <w:i/>
          <w:iCs/>
          <w:sz w:val="20"/>
        </w:rPr>
        <w:t>Journalism</w:t>
      </w:r>
      <w:r w:rsidRPr="00C9050C">
        <w:rPr>
          <w:rFonts w:ascii="Euclid Circular A" w:hAnsi="Euclid Circular A"/>
          <w:sz w:val="20"/>
        </w:rPr>
        <w:t xml:space="preserve">, </w:t>
      </w:r>
      <w:r w:rsidRPr="00C9050C">
        <w:rPr>
          <w:rFonts w:ascii="Euclid Circular A" w:hAnsi="Euclid Circular A"/>
          <w:i/>
          <w:iCs/>
          <w:sz w:val="20"/>
        </w:rPr>
        <w:t>20</w:t>
      </w:r>
      <w:r w:rsidRPr="00C9050C">
        <w:rPr>
          <w:rFonts w:ascii="Euclid Circular A" w:hAnsi="Euclid Circular A"/>
          <w:sz w:val="20"/>
        </w:rPr>
        <w:t>(1), 40–43. https://doi.org/10.1177/1464884918807069</w:t>
      </w:r>
    </w:p>
    <w:p w14:paraId="18932A30"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Greussing, E., &amp; Boomgaarden, H. G. (2018). Simply Bells and Whistles? Cognitive Effects of Visual Aesthetics in Digital Longforms. </w:t>
      </w:r>
      <w:r w:rsidRPr="00C9050C">
        <w:rPr>
          <w:rFonts w:ascii="Euclid Circular A" w:hAnsi="Euclid Circular A"/>
          <w:i/>
          <w:iCs/>
          <w:sz w:val="20"/>
        </w:rPr>
        <w:t>Digital Journalism</w:t>
      </w:r>
      <w:r w:rsidRPr="00C9050C">
        <w:rPr>
          <w:rFonts w:ascii="Euclid Circular A" w:hAnsi="Euclid Circular A"/>
          <w:sz w:val="20"/>
        </w:rPr>
        <w:t xml:space="preserve">, </w:t>
      </w:r>
      <w:r w:rsidRPr="00C9050C">
        <w:rPr>
          <w:rFonts w:ascii="Euclid Circular A" w:hAnsi="Euclid Circular A"/>
          <w:i/>
          <w:iCs/>
          <w:sz w:val="20"/>
        </w:rPr>
        <w:t>7</w:t>
      </w:r>
      <w:r w:rsidRPr="00C9050C">
        <w:rPr>
          <w:rFonts w:ascii="Euclid Circular A" w:hAnsi="Euclid Circular A"/>
          <w:sz w:val="20"/>
        </w:rPr>
        <w:t>(2), 273–293. https://doi.org/10.1080/21670811.2018.1488598</w:t>
      </w:r>
    </w:p>
    <w:p w14:paraId="60C62DF4"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lastRenderedPageBreak/>
        <w:t xml:space="preserve">Hellmueller, L., &amp; Trilling, D. (2012). The credibility of credibility measures: A meta-analysis in leading communication journals, 1951 to 2011. </w:t>
      </w:r>
      <w:r w:rsidRPr="00C9050C">
        <w:rPr>
          <w:rFonts w:ascii="Euclid Circular A" w:hAnsi="Euclid Circular A"/>
          <w:i/>
          <w:iCs/>
          <w:sz w:val="20"/>
        </w:rPr>
        <w:t>WAPOR Hong Kong 2012: Paper Presentation</w:t>
      </w:r>
      <w:r w:rsidRPr="00C9050C">
        <w:rPr>
          <w:rFonts w:ascii="Euclid Circular A" w:hAnsi="Euclid Circular A"/>
          <w:sz w:val="20"/>
        </w:rPr>
        <w:t>.</w:t>
      </w:r>
    </w:p>
    <w:p w14:paraId="2DDDE486"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Henke, J., Leissner, L., &amp; Möhring, W. (2020). How can Journalists Promote News Credibility? Effects of Evidences on Trust and Credibility. </w:t>
      </w:r>
      <w:r w:rsidRPr="00C9050C">
        <w:rPr>
          <w:rFonts w:ascii="Euclid Circular A" w:hAnsi="Euclid Circular A"/>
          <w:i/>
          <w:iCs/>
          <w:sz w:val="20"/>
        </w:rPr>
        <w:t>Journalism Practice</w:t>
      </w:r>
      <w:r w:rsidRPr="00C9050C">
        <w:rPr>
          <w:rFonts w:ascii="Euclid Circular A" w:hAnsi="Euclid Circular A"/>
          <w:sz w:val="20"/>
        </w:rPr>
        <w:t xml:space="preserve">, </w:t>
      </w:r>
      <w:r w:rsidRPr="00C9050C">
        <w:rPr>
          <w:rFonts w:ascii="Euclid Circular A" w:hAnsi="Euclid Circular A"/>
          <w:i/>
          <w:iCs/>
          <w:sz w:val="20"/>
        </w:rPr>
        <w:t>14</w:t>
      </w:r>
      <w:r w:rsidRPr="00C9050C">
        <w:rPr>
          <w:rFonts w:ascii="Euclid Circular A" w:hAnsi="Euclid Circular A"/>
          <w:sz w:val="20"/>
        </w:rPr>
        <w:t>(3), 299–318.</w:t>
      </w:r>
    </w:p>
    <w:p w14:paraId="3494BE53"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Hill, S., &amp; Bradshaw, P. (2019). </w:t>
      </w:r>
      <w:r w:rsidRPr="00C9050C">
        <w:rPr>
          <w:rFonts w:ascii="Euclid Circular A" w:hAnsi="Euclid Circular A"/>
          <w:i/>
          <w:iCs/>
          <w:sz w:val="20"/>
        </w:rPr>
        <w:t>Mobile-first journalism: Producing news for social and interactive media</w:t>
      </w:r>
      <w:r w:rsidRPr="00C9050C">
        <w:rPr>
          <w:rFonts w:ascii="Euclid Circular A" w:hAnsi="Euclid Circular A"/>
          <w:sz w:val="20"/>
        </w:rPr>
        <w:t>. Routledge.</w:t>
      </w:r>
    </w:p>
    <w:p w14:paraId="4956413B"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Hovland, C. I., &amp; Weiss, W. (1951). The Influence of Source Credibility on Communication Effectiveness. </w:t>
      </w:r>
      <w:r w:rsidRPr="00C9050C">
        <w:rPr>
          <w:rFonts w:ascii="Euclid Circular A" w:hAnsi="Euclid Circular A"/>
          <w:i/>
          <w:iCs/>
          <w:sz w:val="20"/>
        </w:rPr>
        <w:t>The Public Opinion Quarterly</w:t>
      </w:r>
      <w:r w:rsidRPr="00C9050C">
        <w:rPr>
          <w:rFonts w:ascii="Euclid Circular A" w:hAnsi="Euclid Circular A"/>
          <w:sz w:val="20"/>
        </w:rPr>
        <w:t xml:space="preserve">, </w:t>
      </w:r>
      <w:r w:rsidRPr="00C9050C">
        <w:rPr>
          <w:rFonts w:ascii="Euclid Circular A" w:hAnsi="Euclid Circular A"/>
          <w:i/>
          <w:iCs/>
          <w:sz w:val="20"/>
        </w:rPr>
        <w:t>15</w:t>
      </w:r>
      <w:r w:rsidRPr="00C9050C">
        <w:rPr>
          <w:rFonts w:ascii="Euclid Circular A" w:hAnsi="Euclid Circular A"/>
          <w:sz w:val="20"/>
        </w:rPr>
        <w:t>(4), 635–650.</w:t>
      </w:r>
    </w:p>
    <w:p w14:paraId="0D114E6D"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Koetsenruijter, A. W. M. (2011). Using Numbers in News Increases Story Credibility. </w:t>
      </w:r>
      <w:r w:rsidRPr="00C9050C">
        <w:rPr>
          <w:rFonts w:ascii="Euclid Circular A" w:hAnsi="Euclid Circular A"/>
          <w:i/>
          <w:iCs/>
          <w:sz w:val="20"/>
        </w:rPr>
        <w:t>Newspaper Research Journal</w:t>
      </w:r>
      <w:r w:rsidRPr="00C9050C">
        <w:rPr>
          <w:rFonts w:ascii="Euclid Circular A" w:hAnsi="Euclid Circular A"/>
          <w:sz w:val="20"/>
        </w:rPr>
        <w:t xml:space="preserve">, </w:t>
      </w:r>
      <w:r w:rsidRPr="00C9050C">
        <w:rPr>
          <w:rFonts w:ascii="Euclid Circular A" w:hAnsi="Euclid Circular A"/>
          <w:i/>
          <w:iCs/>
          <w:sz w:val="20"/>
        </w:rPr>
        <w:t>32</w:t>
      </w:r>
      <w:r w:rsidRPr="00C9050C">
        <w:rPr>
          <w:rFonts w:ascii="Euclid Circular A" w:hAnsi="Euclid Circular A"/>
          <w:sz w:val="20"/>
        </w:rPr>
        <w:t>(2), 74–82.</w:t>
      </w:r>
    </w:p>
    <w:p w14:paraId="6BFA64D7"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Kovach, B., &amp; Rosenstiel, T. (2014). </w:t>
      </w:r>
      <w:r w:rsidRPr="00C9050C">
        <w:rPr>
          <w:rFonts w:ascii="Euclid Circular A" w:hAnsi="Euclid Circular A"/>
          <w:i/>
          <w:iCs/>
          <w:sz w:val="20"/>
        </w:rPr>
        <w:t>The elements of journalism: What newspeople should know and the public should expect</w:t>
      </w:r>
      <w:r w:rsidRPr="00C9050C">
        <w:rPr>
          <w:rFonts w:ascii="Euclid Circular A" w:hAnsi="Euclid Circular A"/>
          <w:sz w:val="20"/>
        </w:rPr>
        <w:t xml:space="preserve"> (3rd ed.). Three Rivers Press.</w:t>
      </w:r>
    </w:p>
    <w:p w14:paraId="7FFB839D"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McQuail, D., &amp; Deuze, M. (2020). </w:t>
      </w:r>
      <w:r w:rsidRPr="00C9050C">
        <w:rPr>
          <w:rFonts w:ascii="Euclid Circular A" w:hAnsi="Euclid Circular A"/>
          <w:i/>
          <w:iCs/>
          <w:sz w:val="20"/>
        </w:rPr>
        <w:t>McQuail’s media and mass communication theory</w:t>
      </w:r>
      <w:r w:rsidRPr="00C9050C">
        <w:rPr>
          <w:rFonts w:ascii="Euclid Circular A" w:hAnsi="Euclid Circular A"/>
          <w:sz w:val="20"/>
        </w:rPr>
        <w:t xml:space="preserve"> (7th ed.). Sage Publications.</w:t>
      </w:r>
    </w:p>
    <w:p w14:paraId="6EF51372"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OECD. (2010). </w:t>
      </w:r>
      <w:r w:rsidRPr="00C9050C">
        <w:rPr>
          <w:rFonts w:ascii="Euclid Circular A" w:hAnsi="Euclid Circular A"/>
          <w:i/>
          <w:iCs/>
          <w:sz w:val="20"/>
        </w:rPr>
        <w:t>News in the Internet age: New trends in news publishing</w:t>
      </w:r>
      <w:r w:rsidRPr="00C9050C">
        <w:rPr>
          <w:rFonts w:ascii="Euclid Circular A" w:hAnsi="Euclid Circular A"/>
          <w:sz w:val="20"/>
        </w:rPr>
        <w:t>. Organisation for Economic Co-operation and Development.</w:t>
      </w:r>
    </w:p>
    <w:p w14:paraId="4AF7EE88"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Peters, C., &amp; Broersma, M. (2012). </w:t>
      </w:r>
      <w:r w:rsidRPr="00C9050C">
        <w:rPr>
          <w:rFonts w:ascii="Euclid Circular A" w:hAnsi="Euclid Circular A"/>
          <w:i/>
          <w:iCs/>
          <w:sz w:val="20"/>
        </w:rPr>
        <w:t>Rethinking Journalism: Trust and participation in a transformed news landscape</w:t>
      </w:r>
      <w:r w:rsidRPr="00C9050C">
        <w:rPr>
          <w:rFonts w:ascii="Euclid Circular A" w:hAnsi="Euclid Circular A"/>
          <w:sz w:val="20"/>
        </w:rPr>
        <w:t>. Routledge.</w:t>
      </w:r>
    </w:p>
    <w:p w14:paraId="2486A376"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Pincus, H., Wojcieszak, M., &amp; Boomgarden, H. (2017). Do Multimedia Matter? Cognitive and Affective Effects of Embedded Multimedia Journalism. </w:t>
      </w:r>
      <w:r w:rsidRPr="00C9050C">
        <w:rPr>
          <w:rFonts w:ascii="Euclid Circular A" w:hAnsi="Euclid Circular A"/>
          <w:i/>
          <w:iCs/>
          <w:sz w:val="20"/>
        </w:rPr>
        <w:t>Sage Publications</w:t>
      </w:r>
      <w:r w:rsidRPr="00C9050C">
        <w:rPr>
          <w:rFonts w:ascii="Euclid Circular A" w:hAnsi="Euclid Circular A"/>
          <w:sz w:val="20"/>
        </w:rPr>
        <w:t xml:space="preserve">, </w:t>
      </w:r>
      <w:r w:rsidRPr="00C9050C">
        <w:rPr>
          <w:rFonts w:ascii="Euclid Circular A" w:hAnsi="Euclid Circular A"/>
          <w:i/>
          <w:iCs/>
          <w:sz w:val="20"/>
        </w:rPr>
        <w:t>94</w:t>
      </w:r>
      <w:r w:rsidRPr="00C9050C">
        <w:rPr>
          <w:rFonts w:ascii="Euclid Circular A" w:hAnsi="Euclid Circular A"/>
          <w:sz w:val="20"/>
        </w:rPr>
        <w:t>(3), 747–771.</w:t>
      </w:r>
    </w:p>
    <w:p w14:paraId="5C39A75A"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Planer, R. (2024). </w:t>
      </w:r>
      <w:r w:rsidRPr="00C9050C">
        <w:rPr>
          <w:rFonts w:ascii="Euclid Circular A" w:hAnsi="Euclid Circular A"/>
          <w:i/>
          <w:iCs/>
          <w:sz w:val="20"/>
        </w:rPr>
        <w:t>Two Decades of Multimedia Storytelling in Digital Journalism: Lessons of the Past, Challenges of the Present, and Potentials for the Future.</w:t>
      </w:r>
      <w:r w:rsidRPr="00C9050C">
        <w:rPr>
          <w:rFonts w:ascii="Euclid Circular A" w:hAnsi="Euclid Circular A"/>
          <w:sz w:val="20"/>
        </w:rPr>
        <w:t xml:space="preserve"> (1st ed.). Springer Fachmedien Wiesbaden GmbH.</w:t>
      </w:r>
    </w:p>
    <w:p w14:paraId="2AD61E75"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Rieh, S. Y. (2002). Judgment of information quality and cognitive authority in the Web. </w:t>
      </w:r>
      <w:r w:rsidRPr="00C9050C">
        <w:rPr>
          <w:rFonts w:ascii="Euclid Circular A" w:hAnsi="Euclid Circular A"/>
          <w:i/>
          <w:iCs/>
          <w:sz w:val="20"/>
        </w:rPr>
        <w:t>Journal of the American Society for Information Science and Technology</w:t>
      </w:r>
      <w:r w:rsidRPr="00C9050C">
        <w:rPr>
          <w:rFonts w:ascii="Euclid Circular A" w:hAnsi="Euclid Circular A"/>
          <w:sz w:val="20"/>
        </w:rPr>
        <w:t xml:space="preserve">, </w:t>
      </w:r>
      <w:r w:rsidRPr="00C9050C">
        <w:rPr>
          <w:rFonts w:ascii="Euclid Circular A" w:hAnsi="Euclid Circular A"/>
          <w:i/>
          <w:iCs/>
          <w:sz w:val="20"/>
        </w:rPr>
        <w:t>53</w:t>
      </w:r>
      <w:r w:rsidRPr="00C9050C">
        <w:rPr>
          <w:rFonts w:ascii="Euclid Circular A" w:hAnsi="Euclid Circular A"/>
          <w:sz w:val="20"/>
        </w:rPr>
        <w:t>, 145–161. https://doi.org/doi.org/10.1002/asi.10017</w:t>
      </w:r>
    </w:p>
    <w:p w14:paraId="735B4485"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lastRenderedPageBreak/>
        <w:t xml:space="preserve">Shapiro, I., Brin, C., Bédard-Brûlé, I., &amp; Mychajlowycz, K. (2013). Verification as a Strategic Ritual: How journalists retrospectively describe processes for ensuring accuracy. </w:t>
      </w:r>
      <w:r w:rsidRPr="00C9050C">
        <w:rPr>
          <w:rFonts w:ascii="Euclid Circular A" w:hAnsi="Euclid Circular A"/>
          <w:i/>
          <w:iCs/>
          <w:sz w:val="20"/>
        </w:rPr>
        <w:t>Journalism Practice</w:t>
      </w:r>
      <w:r w:rsidRPr="00C9050C">
        <w:rPr>
          <w:rFonts w:ascii="Euclid Circular A" w:hAnsi="Euclid Circular A"/>
          <w:sz w:val="20"/>
        </w:rPr>
        <w:t xml:space="preserve">, </w:t>
      </w:r>
      <w:r w:rsidRPr="00C9050C">
        <w:rPr>
          <w:rFonts w:ascii="Euclid Circular A" w:hAnsi="Euclid Circular A"/>
          <w:i/>
          <w:iCs/>
          <w:sz w:val="20"/>
        </w:rPr>
        <w:t>7</w:t>
      </w:r>
      <w:r w:rsidRPr="00C9050C">
        <w:rPr>
          <w:rFonts w:ascii="Euclid Circular A" w:hAnsi="Euclid Circular A"/>
          <w:sz w:val="20"/>
        </w:rPr>
        <w:t>(6), 657–673.</w:t>
      </w:r>
    </w:p>
    <w:p w14:paraId="0F60903D"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Stevenson, A. (2015). </w:t>
      </w:r>
      <w:r w:rsidRPr="00C9050C">
        <w:rPr>
          <w:rFonts w:ascii="Euclid Circular A" w:hAnsi="Euclid Circular A"/>
          <w:i/>
          <w:iCs/>
          <w:sz w:val="20"/>
        </w:rPr>
        <w:t>Oxford Dictionary of English</w:t>
      </w:r>
      <w:r w:rsidRPr="00C9050C">
        <w:rPr>
          <w:rFonts w:ascii="Euclid Circular A" w:hAnsi="Euclid Circular A"/>
          <w:sz w:val="20"/>
        </w:rPr>
        <w:t xml:space="preserve"> (3rd ed.). Oxford University Press.</w:t>
      </w:r>
    </w:p>
    <w:p w14:paraId="068A399F"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Sundar, S. S. (2000). Multimedia Effects on Processing and Perception of Online News: A Study of Picture, Audio, and Video Downloads. </w:t>
      </w:r>
      <w:r w:rsidRPr="00C9050C">
        <w:rPr>
          <w:rFonts w:ascii="Euclid Circular A" w:hAnsi="Euclid Circular A"/>
          <w:i/>
          <w:iCs/>
          <w:sz w:val="20"/>
        </w:rPr>
        <w:t>Sage Publications</w:t>
      </w:r>
      <w:r w:rsidRPr="00C9050C">
        <w:rPr>
          <w:rFonts w:ascii="Euclid Circular A" w:hAnsi="Euclid Circular A"/>
          <w:sz w:val="20"/>
        </w:rPr>
        <w:t xml:space="preserve">, </w:t>
      </w:r>
      <w:r w:rsidRPr="00C9050C">
        <w:rPr>
          <w:rFonts w:ascii="Euclid Circular A" w:hAnsi="Euclid Circular A"/>
          <w:i/>
          <w:iCs/>
          <w:sz w:val="20"/>
        </w:rPr>
        <w:t>77</w:t>
      </w:r>
      <w:r w:rsidRPr="00C9050C">
        <w:rPr>
          <w:rFonts w:ascii="Euclid Circular A" w:hAnsi="Euclid Circular A"/>
          <w:sz w:val="20"/>
        </w:rPr>
        <w:t>(3), 480–499.</w:t>
      </w:r>
    </w:p>
    <w:p w14:paraId="7FD14AD8"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Szostek, J. (2018). Nothing is true?  The credibility of news and conflicting narratives during “Information War” in Ukraine. </w:t>
      </w:r>
      <w:r w:rsidRPr="00C9050C">
        <w:rPr>
          <w:rFonts w:ascii="Euclid Circular A" w:hAnsi="Euclid Circular A"/>
          <w:i/>
          <w:iCs/>
          <w:sz w:val="20"/>
        </w:rPr>
        <w:t>International Journal of Press/Politics</w:t>
      </w:r>
      <w:r w:rsidRPr="00C9050C">
        <w:rPr>
          <w:rFonts w:ascii="Euclid Circular A" w:hAnsi="Euclid Circular A"/>
          <w:sz w:val="20"/>
        </w:rPr>
        <w:t xml:space="preserve">, </w:t>
      </w:r>
      <w:r w:rsidRPr="00C9050C">
        <w:rPr>
          <w:rFonts w:ascii="Euclid Circular A" w:hAnsi="Euclid Circular A"/>
          <w:i/>
          <w:iCs/>
          <w:sz w:val="20"/>
        </w:rPr>
        <w:t>23</w:t>
      </w:r>
      <w:r w:rsidRPr="00C9050C">
        <w:rPr>
          <w:rFonts w:ascii="Euclid Circular A" w:hAnsi="Euclid Circular A"/>
          <w:sz w:val="20"/>
        </w:rPr>
        <w:t>(1), 116–135. https://doi.org/10.1177/1940161217743258</w:t>
      </w:r>
    </w:p>
    <w:p w14:paraId="1B31489E"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Thompson, D. (2012, December 21). “Snow Fall” Isn’t the Future of Journalism. </w:t>
      </w:r>
      <w:r w:rsidRPr="00C9050C">
        <w:rPr>
          <w:rFonts w:ascii="Euclid Circular A" w:hAnsi="Euclid Circular A"/>
          <w:i/>
          <w:iCs/>
          <w:sz w:val="20"/>
        </w:rPr>
        <w:t>The Atlantic</w:t>
      </w:r>
      <w:r w:rsidRPr="00C9050C">
        <w:rPr>
          <w:rFonts w:ascii="Euclid Circular A" w:hAnsi="Euclid Circular A"/>
          <w:sz w:val="20"/>
        </w:rPr>
        <w:t>.</w:t>
      </w:r>
    </w:p>
    <w:p w14:paraId="4CBB8A86"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Tjärnhage, A., Söderström, U., Norberg, O., Andersson, M., &amp; Mejtoft, T. (2023). The Impact of Scrollytelling on the Reading Experience of Long-Form Journalism. </w:t>
      </w:r>
      <w:r w:rsidRPr="00C9050C">
        <w:rPr>
          <w:rFonts w:ascii="Euclid Circular A" w:hAnsi="Euclid Circular A"/>
          <w:i/>
          <w:iCs/>
          <w:sz w:val="20"/>
        </w:rPr>
        <w:t>ACM</w:t>
      </w:r>
      <w:r w:rsidRPr="00C9050C">
        <w:rPr>
          <w:rFonts w:ascii="Euclid Circular A" w:hAnsi="Euclid Circular A"/>
          <w:sz w:val="20"/>
        </w:rPr>
        <w:t xml:space="preserve">, </w:t>
      </w:r>
      <w:r w:rsidRPr="00C9050C">
        <w:rPr>
          <w:rFonts w:ascii="Euclid Circular A" w:hAnsi="Euclid Circular A"/>
          <w:i/>
          <w:iCs/>
          <w:sz w:val="20"/>
        </w:rPr>
        <w:t>ECCE ’23</w:t>
      </w:r>
      <w:r w:rsidRPr="00C9050C">
        <w:rPr>
          <w:rFonts w:ascii="Euclid Circular A" w:hAnsi="Euclid Circular A"/>
          <w:sz w:val="20"/>
        </w:rPr>
        <w:t>, 9.</w:t>
      </w:r>
    </w:p>
    <w:p w14:paraId="51BE0833" w14:textId="77777777" w:rsidR="00C9050C" w:rsidRPr="00C9050C" w:rsidRDefault="00C9050C" w:rsidP="00C9050C">
      <w:pPr>
        <w:pStyle w:val="Bibliography"/>
        <w:rPr>
          <w:rFonts w:ascii="Euclid Circular A" w:hAnsi="Euclid Circular A"/>
          <w:sz w:val="20"/>
        </w:rPr>
      </w:pPr>
      <w:r w:rsidRPr="00C9050C">
        <w:rPr>
          <w:rFonts w:ascii="Euclid Circular A" w:hAnsi="Euclid Circular A"/>
          <w:sz w:val="20"/>
        </w:rPr>
        <w:t xml:space="preserve">van Dalen, A. (2020). Journalism, trust, and credibility. </w:t>
      </w:r>
      <w:r w:rsidRPr="00C9050C">
        <w:rPr>
          <w:rFonts w:ascii="Euclid Circular A" w:hAnsi="Euclid Circular A"/>
          <w:i/>
          <w:iCs/>
          <w:sz w:val="20"/>
        </w:rPr>
        <w:t>The Handbook of Journalism Studies</w:t>
      </w:r>
      <w:r w:rsidRPr="00C9050C">
        <w:rPr>
          <w:rFonts w:ascii="Euclid Circular A" w:hAnsi="Euclid Circular A"/>
          <w:sz w:val="20"/>
        </w:rPr>
        <w:t>, 356–371. https://doi.org/10.4324/9781315167497-23</w:t>
      </w:r>
    </w:p>
    <w:p w14:paraId="7D5B44A7" w14:textId="5753AFB1" w:rsidR="008B283B" w:rsidRPr="00147892" w:rsidRDefault="004F42E5" w:rsidP="004F42E5">
      <w:pPr>
        <w:rPr>
          <w:rFonts w:ascii="Euclid Circular A" w:eastAsiaTheme="majorEastAsia" w:hAnsi="Euclid Circular A" w:cstheme="majorBidi"/>
          <w:color w:val="000000" w:themeColor="text1"/>
          <w:sz w:val="20"/>
          <w:szCs w:val="20"/>
        </w:rPr>
      </w:pPr>
      <w:r w:rsidRPr="00147892">
        <w:rPr>
          <w:rFonts w:ascii="Euclid Circular A" w:hAnsi="Euclid Circular A"/>
          <w:color w:val="000000" w:themeColor="text1"/>
          <w:sz w:val="20"/>
          <w:szCs w:val="20"/>
        </w:rPr>
        <w:fldChar w:fldCharType="end"/>
      </w:r>
      <w:r w:rsidRPr="00147892">
        <w:rPr>
          <w:rFonts w:ascii="Euclid Circular A" w:hAnsi="Euclid Circular A"/>
          <w:color w:val="000000" w:themeColor="text1"/>
          <w:sz w:val="20"/>
          <w:szCs w:val="20"/>
        </w:rPr>
        <w:br w:type="page"/>
      </w:r>
    </w:p>
    <w:p w14:paraId="2281B30B" w14:textId="0C5D9E95" w:rsidR="002F5E56" w:rsidRPr="00147892" w:rsidRDefault="005D6BEF" w:rsidP="00146088">
      <w:pPr>
        <w:pStyle w:val="Heading1"/>
        <w:numPr>
          <w:ilvl w:val="0"/>
          <w:numId w:val="4"/>
        </w:numPr>
        <w:spacing w:line="360" w:lineRule="auto"/>
        <w:rPr>
          <w:rFonts w:ascii="Euclid Circular A Semibold" w:hAnsi="Euclid Circular A Semibold"/>
          <w:color w:val="000000" w:themeColor="text1"/>
          <w:sz w:val="32"/>
          <w:szCs w:val="32"/>
        </w:rPr>
      </w:pPr>
      <w:bookmarkStart w:id="14" w:name="_Toc191334356"/>
      <w:r w:rsidRPr="00147892">
        <w:rPr>
          <w:rFonts w:ascii="Euclid Circular A Semibold" w:hAnsi="Euclid Circular A Semibold"/>
          <w:color w:val="000000" w:themeColor="text1"/>
          <w:sz w:val="32"/>
          <w:szCs w:val="32"/>
        </w:rPr>
        <w:lastRenderedPageBreak/>
        <w:t>Bijlagen</w:t>
      </w:r>
      <w:bookmarkEnd w:id="14"/>
    </w:p>
    <w:bookmarkStart w:id="15" w:name="_MON_1800125597"/>
    <w:bookmarkEnd w:id="15"/>
    <w:p w14:paraId="10711BCF" w14:textId="1F41E6F5" w:rsidR="005B1A24" w:rsidRPr="00147892" w:rsidRDefault="00802587" w:rsidP="0085763D">
      <w:pPr>
        <w:rPr>
          <w:rFonts w:ascii="Euclid Circular A Semibold" w:eastAsiaTheme="majorEastAsia" w:hAnsi="Euclid Circular A Semibold" w:cstheme="majorBidi"/>
          <w:color w:val="000000" w:themeColor="text1"/>
          <w:sz w:val="32"/>
          <w:szCs w:val="32"/>
        </w:rPr>
      </w:pPr>
      <w:r w:rsidRPr="00147892">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8" o:title=""/>
          </v:shape>
          <o:OLEObject Type="Embed" ProgID="Excel.Sheet.12" ShapeID="_x0000_i1025" DrawAspect="Content" ObjectID="_1802608487" r:id="rId9"/>
        </w:object>
      </w:r>
    </w:p>
    <w:sectPr w:rsidR="005B1A24" w:rsidRPr="00147892" w:rsidSect="00FA020E">
      <w:footerReference w:type="default" r:id="rId1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34079E" w14:textId="77777777" w:rsidR="004E2DB9" w:rsidRDefault="004E2DB9" w:rsidP="0052686A">
      <w:pPr>
        <w:spacing w:after="0" w:line="240" w:lineRule="auto"/>
      </w:pPr>
      <w:r>
        <w:separator/>
      </w:r>
    </w:p>
  </w:endnote>
  <w:endnote w:type="continuationSeparator" w:id="0">
    <w:p w14:paraId="0E2482F0" w14:textId="77777777" w:rsidR="004E2DB9" w:rsidRDefault="004E2DB9"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E74B02" w14:textId="77777777" w:rsidR="004E2DB9" w:rsidRDefault="004E2DB9" w:rsidP="0052686A">
      <w:pPr>
        <w:spacing w:after="0" w:line="240" w:lineRule="auto"/>
      </w:pPr>
      <w:r>
        <w:separator/>
      </w:r>
    </w:p>
  </w:footnote>
  <w:footnote w:type="continuationSeparator" w:id="0">
    <w:p w14:paraId="10858F50" w14:textId="77777777" w:rsidR="004E2DB9" w:rsidRDefault="004E2DB9" w:rsidP="0052686A">
      <w:pPr>
        <w:spacing w:after="0" w:line="240" w:lineRule="auto"/>
      </w:pPr>
      <w:r>
        <w:continuationSeparator/>
      </w:r>
    </w:p>
  </w:footnote>
  <w:footnote w:id="1">
    <w:p w14:paraId="59EA77AC" w14:textId="220BBC07" w:rsidR="00F778B8" w:rsidRPr="00F778B8" w:rsidRDefault="00F778B8">
      <w:pPr>
        <w:pStyle w:val="FootnoteText"/>
        <w:rPr>
          <w:lang w:val="en-US"/>
        </w:rPr>
      </w:pPr>
      <w:r>
        <w:rPr>
          <w:rStyle w:val="FootnoteReference"/>
        </w:rPr>
        <w:footnoteRef/>
      </w:r>
      <w:r>
        <w:t xml:space="preserve"> </w:t>
      </w:r>
      <w:r w:rsidR="00835D07">
        <w:rPr>
          <w:lang w:val="en-US"/>
        </w:rPr>
        <w:t xml:space="preserve">; </w:t>
      </w:r>
      <w:r w:rsidR="00C23D46" w:rsidRPr="00C23D46">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E8F0961" w14:textId="1DFB64E3" w:rsidR="00FD21B0" w:rsidRPr="00FD21B0" w:rsidRDefault="00FD21B0">
      <w:pPr>
        <w:pStyle w:val="FootnoteText"/>
        <w:rPr>
          <w:lang w:val="en-US"/>
        </w:rPr>
      </w:pPr>
      <w:r>
        <w:rPr>
          <w:rStyle w:val="FootnoteReference"/>
        </w:rPr>
        <w:footnoteRef/>
      </w:r>
      <w:r>
        <w:t xml:space="preserve"> </w:t>
      </w:r>
      <w:r w:rsidR="00C3570A" w:rsidRPr="00C3570A">
        <w:t>Onder andere: een rechtse krantencolumnist, een uitgebreid gesyndiceerde vrouwelijke film-gossipcolumnist en een maandelijks in grote oplage verschijnend pictoriaal magazine. Namen worden achtergehouden om hen niet in verlegenheid te brengen (Hovland &amp; Weiss, 1951).</w:t>
      </w:r>
    </w:p>
  </w:footnote>
  <w:footnote w:id="3">
    <w:p w14:paraId="20F6D4B1" w14:textId="545BDABA" w:rsidR="008A36BF" w:rsidRPr="008A36BF" w:rsidRDefault="008A36BF">
      <w:pPr>
        <w:pStyle w:val="FootnoteText"/>
        <w:rPr>
          <w:lang w:val="en-US"/>
        </w:rPr>
      </w:pPr>
      <w:r>
        <w:rPr>
          <w:rStyle w:val="FootnoteReference"/>
        </w:rPr>
        <w:footnoteRef/>
      </w:r>
      <w:r w:rsidR="005F6AD4">
        <w:rPr>
          <w:lang w:val="en-US"/>
        </w:rPr>
        <w:t xml:space="preserve"> </w:t>
      </w:r>
      <w:r w:rsidR="005F6AD4" w:rsidRPr="005F6AD4">
        <w:rPr>
          <w:lang w:val="en-US"/>
        </w:rPr>
        <w:t>Nu officieel bekend als X vanaf 23 juli 2023</w:t>
      </w:r>
      <w:r w:rsidR="001F3165">
        <w:rPr>
          <w:lang w:val="en-US"/>
        </w:rPr>
        <w:t xml:space="preserve"> </w:t>
      </w:r>
      <w:r w:rsidR="0084625F">
        <w:rPr>
          <w:lang w:val="en-US"/>
        </w:rPr>
        <w:fldChar w:fldCharType="begin"/>
      </w:r>
      <w:r w:rsidR="0084625F">
        <w:rPr>
          <w:lang w:val="en-US"/>
        </w:rPr>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Pr>
          <w:lang w:val="en-US"/>
        </w:rPr>
        <w:fldChar w:fldCharType="separate"/>
      </w:r>
      <w:r w:rsidR="0084625F" w:rsidRPr="0084625F">
        <w:rPr>
          <w:rFonts w:ascii="Calibri" w:hAnsi="Calibri" w:cs="Calibri"/>
        </w:rPr>
        <w:t>(Davis, 2023)</w:t>
      </w:r>
      <w:r w:rsidR="0084625F">
        <w:rPr>
          <w:lang w:val="en-US"/>
        </w:rPr>
        <w:fldChar w:fldCharType="end"/>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9"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2012874803">
    <w:abstractNumId w:val="7"/>
  </w:num>
  <w:num w:numId="2" w16cid:durableId="2093089775">
    <w:abstractNumId w:val="5"/>
  </w:num>
  <w:num w:numId="3" w16cid:durableId="1032850985">
    <w:abstractNumId w:val="11"/>
  </w:num>
  <w:num w:numId="4" w16cid:durableId="847059250">
    <w:abstractNumId w:val="2"/>
  </w:num>
  <w:num w:numId="5" w16cid:durableId="248320222">
    <w:abstractNumId w:val="1"/>
  </w:num>
  <w:num w:numId="6" w16cid:durableId="743604173">
    <w:abstractNumId w:val="0"/>
  </w:num>
  <w:num w:numId="7" w16cid:durableId="1473406761">
    <w:abstractNumId w:val="4"/>
  </w:num>
  <w:num w:numId="8" w16cid:durableId="171116590">
    <w:abstractNumId w:val="9"/>
  </w:num>
  <w:num w:numId="9" w16cid:durableId="2053381974">
    <w:abstractNumId w:val="12"/>
  </w:num>
  <w:num w:numId="10" w16cid:durableId="1184441321">
    <w:abstractNumId w:val="8"/>
  </w:num>
  <w:num w:numId="11" w16cid:durableId="874387591">
    <w:abstractNumId w:val="6"/>
  </w:num>
  <w:num w:numId="12" w16cid:durableId="1412236264">
    <w:abstractNumId w:val="3"/>
  </w:num>
  <w:num w:numId="13" w16cid:durableId="5918049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55F1"/>
    <w:rsid w:val="000061D2"/>
    <w:rsid w:val="00006D03"/>
    <w:rsid w:val="00012636"/>
    <w:rsid w:val="00014DCB"/>
    <w:rsid w:val="00016C04"/>
    <w:rsid w:val="000237A9"/>
    <w:rsid w:val="00030869"/>
    <w:rsid w:val="00034413"/>
    <w:rsid w:val="00036789"/>
    <w:rsid w:val="000376F0"/>
    <w:rsid w:val="00040DEA"/>
    <w:rsid w:val="0004138B"/>
    <w:rsid w:val="0004146F"/>
    <w:rsid w:val="00043C79"/>
    <w:rsid w:val="0004531A"/>
    <w:rsid w:val="0004560C"/>
    <w:rsid w:val="00051F01"/>
    <w:rsid w:val="000538AA"/>
    <w:rsid w:val="00061729"/>
    <w:rsid w:val="000622F4"/>
    <w:rsid w:val="00063198"/>
    <w:rsid w:val="000712B6"/>
    <w:rsid w:val="000771A4"/>
    <w:rsid w:val="0007759C"/>
    <w:rsid w:val="00080260"/>
    <w:rsid w:val="00080CF6"/>
    <w:rsid w:val="00085F81"/>
    <w:rsid w:val="000902BC"/>
    <w:rsid w:val="000948D5"/>
    <w:rsid w:val="00095F0A"/>
    <w:rsid w:val="000979EA"/>
    <w:rsid w:val="000A1063"/>
    <w:rsid w:val="000A1DD2"/>
    <w:rsid w:val="000A2A32"/>
    <w:rsid w:val="000A2B7C"/>
    <w:rsid w:val="000A4DA7"/>
    <w:rsid w:val="000A7149"/>
    <w:rsid w:val="000B2959"/>
    <w:rsid w:val="000B2BB7"/>
    <w:rsid w:val="000B45AC"/>
    <w:rsid w:val="000B65A1"/>
    <w:rsid w:val="000B7103"/>
    <w:rsid w:val="000C17A6"/>
    <w:rsid w:val="000C2FDC"/>
    <w:rsid w:val="000C53AE"/>
    <w:rsid w:val="000C6015"/>
    <w:rsid w:val="000D3A68"/>
    <w:rsid w:val="000D423C"/>
    <w:rsid w:val="000D48F3"/>
    <w:rsid w:val="000D4920"/>
    <w:rsid w:val="000D770D"/>
    <w:rsid w:val="000E05DD"/>
    <w:rsid w:val="000E0661"/>
    <w:rsid w:val="000E1E8C"/>
    <w:rsid w:val="000E5136"/>
    <w:rsid w:val="000E6106"/>
    <w:rsid w:val="000E6C2C"/>
    <w:rsid w:val="000F551B"/>
    <w:rsid w:val="000F7FB6"/>
    <w:rsid w:val="00101527"/>
    <w:rsid w:val="001026DD"/>
    <w:rsid w:val="00106144"/>
    <w:rsid w:val="00106177"/>
    <w:rsid w:val="00107B12"/>
    <w:rsid w:val="00107BCE"/>
    <w:rsid w:val="00111FA4"/>
    <w:rsid w:val="00112D59"/>
    <w:rsid w:val="0011318D"/>
    <w:rsid w:val="001133E7"/>
    <w:rsid w:val="0011774E"/>
    <w:rsid w:val="00117862"/>
    <w:rsid w:val="00124EC2"/>
    <w:rsid w:val="00124FB0"/>
    <w:rsid w:val="001279DA"/>
    <w:rsid w:val="001311CC"/>
    <w:rsid w:val="0013423F"/>
    <w:rsid w:val="001354F0"/>
    <w:rsid w:val="00135B4F"/>
    <w:rsid w:val="00142686"/>
    <w:rsid w:val="00143654"/>
    <w:rsid w:val="00146088"/>
    <w:rsid w:val="001463BC"/>
    <w:rsid w:val="00147892"/>
    <w:rsid w:val="00151C5B"/>
    <w:rsid w:val="00156302"/>
    <w:rsid w:val="00156B61"/>
    <w:rsid w:val="00156CE5"/>
    <w:rsid w:val="001575A8"/>
    <w:rsid w:val="00157945"/>
    <w:rsid w:val="001619ED"/>
    <w:rsid w:val="00164D19"/>
    <w:rsid w:val="001676B3"/>
    <w:rsid w:val="00167E14"/>
    <w:rsid w:val="00173119"/>
    <w:rsid w:val="001743EF"/>
    <w:rsid w:val="00175DEA"/>
    <w:rsid w:val="00176719"/>
    <w:rsid w:val="00176971"/>
    <w:rsid w:val="001802C5"/>
    <w:rsid w:val="00180FE8"/>
    <w:rsid w:val="0018114C"/>
    <w:rsid w:val="00182DE7"/>
    <w:rsid w:val="00183365"/>
    <w:rsid w:val="0018418A"/>
    <w:rsid w:val="00184384"/>
    <w:rsid w:val="00184CC7"/>
    <w:rsid w:val="0018794A"/>
    <w:rsid w:val="00194587"/>
    <w:rsid w:val="00196C40"/>
    <w:rsid w:val="00196C6F"/>
    <w:rsid w:val="00196DDC"/>
    <w:rsid w:val="001A2D68"/>
    <w:rsid w:val="001A3248"/>
    <w:rsid w:val="001A5873"/>
    <w:rsid w:val="001A6D3A"/>
    <w:rsid w:val="001A7108"/>
    <w:rsid w:val="001A7F13"/>
    <w:rsid w:val="001B00EB"/>
    <w:rsid w:val="001B09BC"/>
    <w:rsid w:val="001B10C9"/>
    <w:rsid w:val="001B3A80"/>
    <w:rsid w:val="001B5838"/>
    <w:rsid w:val="001C60A1"/>
    <w:rsid w:val="001C6685"/>
    <w:rsid w:val="001C6804"/>
    <w:rsid w:val="001D12B6"/>
    <w:rsid w:val="001D1A40"/>
    <w:rsid w:val="001D1EA0"/>
    <w:rsid w:val="001D45D5"/>
    <w:rsid w:val="001D7C73"/>
    <w:rsid w:val="001E076B"/>
    <w:rsid w:val="001E4F05"/>
    <w:rsid w:val="001F1322"/>
    <w:rsid w:val="001F2202"/>
    <w:rsid w:val="001F27BE"/>
    <w:rsid w:val="001F2A5F"/>
    <w:rsid w:val="001F3165"/>
    <w:rsid w:val="001F5531"/>
    <w:rsid w:val="001F5E90"/>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562"/>
    <w:rsid w:val="00235855"/>
    <w:rsid w:val="002416F0"/>
    <w:rsid w:val="00242DBF"/>
    <w:rsid w:val="00243874"/>
    <w:rsid w:val="00246556"/>
    <w:rsid w:val="00251264"/>
    <w:rsid w:val="0025288C"/>
    <w:rsid w:val="002570BE"/>
    <w:rsid w:val="002610E3"/>
    <w:rsid w:val="0026355B"/>
    <w:rsid w:val="0026485D"/>
    <w:rsid w:val="00266021"/>
    <w:rsid w:val="002663FC"/>
    <w:rsid w:val="002668BE"/>
    <w:rsid w:val="00271C98"/>
    <w:rsid w:val="0027216E"/>
    <w:rsid w:val="0027286A"/>
    <w:rsid w:val="00272A1B"/>
    <w:rsid w:val="00274424"/>
    <w:rsid w:val="00280458"/>
    <w:rsid w:val="0028087E"/>
    <w:rsid w:val="00286139"/>
    <w:rsid w:val="00286D8A"/>
    <w:rsid w:val="00290B61"/>
    <w:rsid w:val="00291F5D"/>
    <w:rsid w:val="002920F6"/>
    <w:rsid w:val="0029604F"/>
    <w:rsid w:val="00296641"/>
    <w:rsid w:val="002A0F3A"/>
    <w:rsid w:val="002A2D67"/>
    <w:rsid w:val="002A57F0"/>
    <w:rsid w:val="002A620A"/>
    <w:rsid w:val="002B155A"/>
    <w:rsid w:val="002B3A0F"/>
    <w:rsid w:val="002B4729"/>
    <w:rsid w:val="002B4E76"/>
    <w:rsid w:val="002C04BB"/>
    <w:rsid w:val="002C41B6"/>
    <w:rsid w:val="002C6F9E"/>
    <w:rsid w:val="002C7EAC"/>
    <w:rsid w:val="002D0B77"/>
    <w:rsid w:val="002D4CAF"/>
    <w:rsid w:val="002D598C"/>
    <w:rsid w:val="002D7F45"/>
    <w:rsid w:val="002E09DE"/>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43F7"/>
    <w:rsid w:val="00315B74"/>
    <w:rsid w:val="0031654A"/>
    <w:rsid w:val="00323795"/>
    <w:rsid w:val="0032473A"/>
    <w:rsid w:val="00325CE3"/>
    <w:rsid w:val="003275CF"/>
    <w:rsid w:val="0033173E"/>
    <w:rsid w:val="0033357D"/>
    <w:rsid w:val="00333987"/>
    <w:rsid w:val="00333C9A"/>
    <w:rsid w:val="00334291"/>
    <w:rsid w:val="0033568E"/>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60B"/>
    <w:rsid w:val="00397845"/>
    <w:rsid w:val="003A03DD"/>
    <w:rsid w:val="003A0409"/>
    <w:rsid w:val="003A1410"/>
    <w:rsid w:val="003A5134"/>
    <w:rsid w:val="003A5219"/>
    <w:rsid w:val="003A5E36"/>
    <w:rsid w:val="003A612C"/>
    <w:rsid w:val="003A6799"/>
    <w:rsid w:val="003A6844"/>
    <w:rsid w:val="003A7C26"/>
    <w:rsid w:val="003B34FF"/>
    <w:rsid w:val="003B3565"/>
    <w:rsid w:val="003B6121"/>
    <w:rsid w:val="003C0D23"/>
    <w:rsid w:val="003C10A0"/>
    <w:rsid w:val="003C22F4"/>
    <w:rsid w:val="003C3F36"/>
    <w:rsid w:val="003C5302"/>
    <w:rsid w:val="003D072A"/>
    <w:rsid w:val="003D51C3"/>
    <w:rsid w:val="003D6700"/>
    <w:rsid w:val="003E2A22"/>
    <w:rsid w:val="003E2E72"/>
    <w:rsid w:val="003F152A"/>
    <w:rsid w:val="003F2F76"/>
    <w:rsid w:val="00403742"/>
    <w:rsid w:val="0040490B"/>
    <w:rsid w:val="00405C0B"/>
    <w:rsid w:val="00405ED8"/>
    <w:rsid w:val="00411965"/>
    <w:rsid w:val="00414584"/>
    <w:rsid w:val="0041614B"/>
    <w:rsid w:val="004208E5"/>
    <w:rsid w:val="00423184"/>
    <w:rsid w:val="00423FEA"/>
    <w:rsid w:val="00425D77"/>
    <w:rsid w:val="00432113"/>
    <w:rsid w:val="004336B4"/>
    <w:rsid w:val="004337EC"/>
    <w:rsid w:val="00433C33"/>
    <w:rsid w:val="00440EC3"/>
    <w:rsid w:val="004421D4"/>
    <w:rsid w:val="00442D70"/>
    <w:rsid w:val="00444C99"/>
    <w:rsid w:val="00446BC9"/>
    <w:rsid w:val="00456F27"/>
    <w:rsid w:val="004579F1"/>
    <w:rsid w:val="00460137"/>
    <w:rsid w:val="0046157E"/>
    <w:rsid w:val="00461624"/>
    <w:rsid w:val="00463F72"/>
    <w:rsid w:val="00464C83"/>
    <w:rsid w:val="00471D4F"/>
    <w:rsid w:val="00476B90"/>
    <w:rsid w:val="004812E8"/>
    <w:rsid w:val="004814F0"/>
    <w:rsid w:val="00482C9C"/>
    <w:rsid w:val="00487E95"/>
    <w:rsid w:val="004915C4"/>
    <w:rsid w:val="004960F3"/>
    <w:rsid w:val="004A188D"/>
    <w:rsid w:val="004A24B2"/>
    <w:rsid w:val="004A27CE"/>
    <w:rsid w:val="004A3236"/>
    <w:rsid w:val="004A430B"/>
    <w:rsid w:val="004A6A21"/>
    <w:rsid w:val="004A7535"/>
    <w:rsid w:val="004A7776"/>
    <w:rsid w:val="004B15C3"/>
    <w:rsid w:val="004B16F3"/>
    <w:rsid w:val="004B5980"/>
    <w:rsid w:val="004B62B3"/>
    <w:rsid w:val="004B6528"/>
    <w:rsid w:val="004B69F3"/>
    <w:rsid w:val="004C29FF"/>
    <w:rsid w:val="004C2B96"/>
    <w:rsid w:val="004C4FBA"/>
    <w:rsid w:val="004C5540"/>
    <w:rsid w:val="004C60A6"/>
    <w:rsid w:val="004C6680"/>
    <w:rsid w:val="004D1854"/>
    <w:rsid w:val="004E1C08"/>
    <w:rsid w:val="004E1DE9"/>
    <w:rsid w:val="004E2DB9"/>
    <w:rsid w:val="004E5949"/>
    <w:rsid w:val="004E6280"/>
    <w:rsid w:val="004E708F"/>
    <w:rsid w:val="004F11F2"/>
    <w:rsid w:val="004F12F2"/>
    <w:rsid w:val="004F42E5"/>
    <w:rsid w:val="004F4B3B"/>
    <w:rsid w:val="004F5E3B"/>
    <w:rsid w:val="005017F7"/>
    <w:rsid w:val="00503A70"/>
    <w:rsid w:val="00506AF0"/>
    <w:rsid w:val="00506B4C"/>
    <w:rsid w:val="0051444F"/>
    <w:rsid w:val="0052245F"/>
    <w:rsid w:val="00524057"/>
    <w:rsid w:val="00525E1C"/>
    <w:rsid w:val="0052686A"/>
    <w:rsid w:val="00527DC2"/>
    <w:rsid w:val="005306E8"/>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601A"/>
    <w:rsid w:val="00596816"/>
    <w:rsid w:val="005A0619"/>
    <w:rsid w:val="005A0FA7"/>
    <w:rsid w:val="005A1617"/>
    <w:rsid w:val="005A26F2"/>
    <w:rsid w:val="005A5EE6"/>
    <w:rsid w:val="005B1A24"/>
    <w:rsid w:val="005B3738"/>
    <w:rsid w:val="005B6D8E"/>
    <w:rsid w:val="005C300C"/>
    <w:rsid w:val="005C45ED"/>
    <w:rsid w:val="005C64EA"/>
    <w:rsid w:val="005C6CAA"/>
    <w:rsid w:val="005D1E4C"/>
    <w:rsid w:val="005D6BEF"/>
    <w:rsid w:val="005D7C5E"/>
    <w:rsid w:val="005E07D3"/>
    <w:rsid w:val="005E12A5"/>
    <w:rsid w:val="005E1B0B"/>
    <w:rsid w:val="005E2CDD"/>
    <w:rsid w:val="005E31CE"/>
    <w:rsid w:val="005E47C6"/>
    <w:rsid w:val="005E6E1D"/>
    <w:rsid w:val="005E7A07"/>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796"/>
    <w:rsid w:val="00636B1F"/>
    <w:rsid w:val="00640E57"/>
    <w:rsid w:val="00643E33"/>
    <w:rsid w:val="006501C5"/>
    <w:rsid w:val="00652732"/>
    <w:rsid w:val="00652E08"/>
    <w:rsid w:val="0065387F"/>
    <w:rsid w:val="00653981"/>
    <w:rsid w:val="00656495"/>
    <w:rsid w:val="0066040B"/>
    <w:rsid w:val="00665A4C"/>
    <w:rsid w:val="00666EED"/>
    <w:rsid w:val="0067142B"/>
    <w:rsid w:val="0067247A"/>
    <w:rsid w:val="00681D67"/>
    <w:rsid w:val="00682DE0"/>
    <w:rsid w:val="00683C62"/>
    <w:rsid w:val="006928A5"/>
    <w:rsid w:val="0069293A"/>
    <w:rsid w:val="00695EC5"/>
    <w:rsid w:val="006970FD"/>
    <w:rsid w:val="006976D3"/>
    <w:rsid w:val="00697754"/>
    <w:rsid w:val="006A4748"/>
    <w:rsid w:val="006A5655"/>
    <w:rsid w:val="006A7EA4"/>
    <w:rsid w:val="006B172F"/>
    <w:rsid w:val="006B2CE9"/>
    <w:rsid w:val="006B2E18"/>
    <w:rsid w:val="006B5168"/>
    <w:rsid w:val="006B53FF"/>
    <w:rsid w:val="006B6B2F"/>
    <w:rsid w:val="006C14C4"/>
    <w:rsid w:val="006C3A62"/>
    <w:rsid w:val="006C4BEC"/>
    <w:rsid w:val="006C5054"/>
    <w:rsid w:val="006D091D"/>
    <w:rsid w:val="006D0E21"/>
    <w:rsid w:val="006D1DE2"/>
    <w:rsid w:val="006D6793"/>
    <w:rsid w:val="006E18E6"/>
    <w:rsid w:val="006E2232"/>
    <w:rsid w:val="006E274A"/>
    <w:rsid w:val="006E29A9"/>
    <w:rsid w:val="006E2AA8"/>
    <w:rsid w:val="006E50E7"/>
    <w:rsid w:val="006E5131"/>
    <w:rsid w:val="006E5C86"/>
    <w:rsid w:val="006E6DB0"/>
    <w:rsid w:val="006F120C"/>
    <w:rsid w:val="006F2221"/>
    <w:rsid w:val="006F29B3"/>
    <w:rsid w:val="006F5317"/>
    <w:rsid w:val="006F656D"/>
    <w:rsid w:val="006F6F2B"/>
    <w:rsid w:val="006F7D05"/>
    <w:rsid w:val="00700056"/>
    <w:rsid w:val="00700887"/>
    <w:rsid w:val="00700BFD"/>
    <w:rsid w:val="00703719"/>
    <w:rsid w:val="007041BD"/>
    <w:rsid w:val="00706247"/>
    <w:rsid w:val="00706701"/>
    <w:rsid w:val="007068C6"/>
    <w:rsid w:val="00710A8A"/>
    <w:rsid w:val="00710AC9"/>
    <w:rsid w:val="00717DBE"/>
    <w:rsid w:val="00720F13"/>
    <w:rsid w:val="00720F6B"/>
    <w:rsid w:val="00722D18"/>
    <w:rsid w:val="00723819"/>
    <w:rsid w:val="00723A1C"/>
    <w:rsid w:val="00730D14"/>
    <w:rsid w:val="00733FF6"/>
    <w:rsid w:val="00737C9D"/>
    <w:rsid w:val="0074179F"/>
    <w:rsid w:val="007422C6"/>
    <w:rsid w:val="00743B51"/>
    <w:rsid w:val="007446F4"/>
    <w:rsid w:val="00745E94"/>
    <w:rsid w:val="00746549"/>
    <w:rsid w:val="007466E5"/>
    <w:rsid w:val="0074714B"/>
    <w:rsid w:val="00747E11"/>
    <w:rsid w:val="00750512"/>
    <w:rsid w:val="00750728"/>
    <w:rsid w:val="00751373"/>
    <w:rsid w:val="00753A92"/>
    <w:rsid w:val="00754A90"/>
    <w:rsid w:val="00755375"/>
    <w:rsid w:val="0075697A"/>
    <w:rsid w:val="00761206"/>
    <w:rsid w:val="00761A80"/>
    <w:rsid w:val="00767406"/>
    <w:rsid w:val="00771794"/>
    <w:rsid w:val="00776B32"/>
    <w:rsid w:val="0077752C"/>
    <w:rsid w:val="007778BC"/>
    <w:rsid w:val="00780300"/>
    <w:rsid w:val="00780C98"/>
    <w:rsid w:val="007834E4"/>
    <w:rsid w:val="00784B73"/>
    <w:rsid w:val="00784DF8"/>
    <w:rsid w:val="00792487"/>
    <w:rsid w:val="00792CCE"/>
    <w:rsid w:val="00793531"/>
    <w:rsid w:val="007936BB"/>
    <w:rsid w:val="00796510"/>
    <w:rsid w:val="007966AA"/>
    <w:rsid w:val="00796933"/>
    <w:rsid w:val="007A2295"/>
    <w:rsid w:val="007A24A3"/>
    <w:rsid w:val="007B1F79"/>
    <w:rsid w:val="007B28D7"/>
    <w:rsid w:val="007B3817"/>
    <w:rsid w:val="007B5942"/>
    <w:rsid w:val="007B6246"/>
    <w:rsid w:val="007B6E45"/>
    <w:rsid w:val="007B78CC"/>
    <w:rsid w:val="007B7CE4"/>
    <w:rsid w:val="007C092D"/>
    <w:rsid w:val="007C2820"/>
    <w:rsid w:val="007C2C35"/>
    <w:rsid w:val="007C4190"/>
    <w:rsid w:val="007C4DE0"/>
    <w:rsid w:val="007C4ED0"/>
    <w:rsid w:val="007D1A6F"/>
    <w:rsid w:val="007D34EF"/>
    <w:rsid w:val="007D3EE1"/>
    <w:rsid w:val="007D4684"/>
    <w:rsid w:val="007D468B"/>
    <w:rsid w:val="007D7593"/>
    <w:rsid w:val="007D79CC"/>
    <w:rsid w:val="007E01B4"/>
    <w:rsid w:val="007E29AE"/>
    <w:rsid w:val="007E3800"/>
    <w:rsid w:val="007E3A9D"/>
    <w:rsid w:val="007E6800"/>
    <w:rsid w:val="007F40FF"/>
    <w:rsid w:val="007F413B"/>
    <w:rsid w:val="007F4471"/>
    <w:rsid w:val="008007E7"/>
    <w:rsid w:val="0080249C"/>
    <w:rsid w:val="00802587"/>
    <w:rsid w:val="00806B8D"/>
    <w:rsid w:val="00810122"/>
    <w:rsid w:val="00811D19"/>
    <w:rsid w:val="00813A3C"/>
    <w:rsid w:val="0081659F"/>
    <w:rsid w:val="00822024"/>
    <w:rsid w:val="00822199"/>
    <w:rsid w:val="00823552"/>
    <w:rsid w:val="008332AF"/>
    <w:rsid w:val="00834137"/>
    <w:rsid w:val="008354BF"/>
    <w:rsid w:val="00835963"/>
    <w:rsid w:val="00835D07"/>
    <w:rsid w:val="008412A0"/>
    <w:rsid w:val="0084625F"/>
    <w:rsid w:val="00847249"/>
    <w:rsid w:val="008534CB"/>
    <w:rsid w:val="00853A4B"/>
    <w:rsid w:val="008575A1"/>
    <w:rsid w:val="0085763D"/>
    <w:rsid w:val="00857649"/>
    <w:rsid w:val="008603E5"/>
    <w:rsid w:val="008632B1"/>
    <w:rsid w:val="00866FCD"/>
    <w:rsid w:val="00867497"/>
    <w:rsid w:val="008709C9"/>
    <w:rsid w:val="00871FB0"/>
    <w:rsid w:val="0087292F"/>
    <w:rsid w:val="008729C2"/>
    <w:rsid w:val="00872BCE"/>
    <w:rsid w:val="00881452"/>
    <w:rsid w:val="00882086"/>
    <w:rsid w:val="0088234E"/>
    <w:rsid w:val="00885DD5"/>
    <w:rsid w:val="0088611B"/>
    <w:rsid w:val="0088687C"/>
    <w:rsid w:val="00886D0D"/>
    <w:rsid w:val="008907E9"/>
    <w:rsid w:val="008A36BF"/>
    <w:rsid w:val="008A73AF"/>
    <w:rsid w:val="008B233C"/>
    <w:rsid w:val="008B2500"/>
    <w:rsid w:val="008B283B"/>
    <w:rsid w:val="008B35AC"/>
    <w:rsid w:val="008B3EB2"/>
    <w:rsid w:val="008B4022"/>
    <w:rsid w:val="008B43A1"/>
    <w:rsid w:val="008B751D"/>
    <w:rsid w:val="008B790A"/>
    <w:rsid w:val="008B7FC3"/>
    <w:rsid w:val="008C2FF0"/>
    <w:rsid w:val="008D181D"/>
    <w:rsid w:val="008D3DE2"/>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23C4"/>
    <w:rsid w:val="0092309E"/>
    <w:rsid w:val="00923876"/>
    <w:rsid w:val="00924E74"/>
    <w:rsid w:val="00925FE8"/>
    <w:rsid w:val="00926F74"/>
    <w:rsid w:val="00927C35"/>
    <w:rsid w:val="009300E6"/>
    <w:rsid w:val="00932187"/>
    <w:rsid w:val="00937537"/>
    <w:rsid w:val="009376D1"/>
    <w:rsid w:val="00940F41"/>
    <w:rsid w:val="00943C43"/>
    <w:rsid w:val="00945BF7"/>
    <w:rsid w:val="00945C08"/>
    <w:rsid w:val="00951196"/>
    <w:rsid w:val="00953501"/>
    <w:rsid w:val="0095353B"/>
    <w:rsid w:val="00954AE0"/>
    <w:rsid w:val="009551F4"/>
    <w:rsid w:val="00957401"/>
    <w:rsid w:val="00957A5B"/>
    <w:rsid w:val="00957D77"/>
    <w:rsid w:val="00957F82"/>
    <w:rsid w:val="00961139"/>
    <w:rsid w:val="00962572"/>
    <w:rsid w:val="009651E2"/>
    <w:rsid w:val="00966D1F"/>
    <w:rsid w:val="009672DD"/>
    <w:rsid w:val="009672F2"/>
    <w:rsid w:val="0097335B"/>
    <w:rsid w:val="009746A9"/>
    <w:rsid w:val="00981571"/>
    <w:rsid w:val="0098178A"/>
    <w:rsid w:val="00981BEE"/>
    <w:rsid w:val="00982846"/>
    <w:rsid w:val="0098338C"/>
    <w:rsid w:val="009843E4"/>
    <w:rsid w:val="00993ED6"/>
    <w:rsid w:val="009A0A2A"/>
    <w:rsid w:val="009A58B0"/>
    <w:rsid w:val="009B094A"/>
    <w:rsid w:val="009B5D0A"/>
    <w:rsid w:val="009B612A"/>
    <w:rsid w:val="009C078F"/>
    <w:rsid w:val="009C35FB"/>
    <w:rsid w:val="009C6A6E"/>
    <w:rsid w:val="009C6F81"/>
    <w:rsid w:val="009D0100"/>
    <w:rsid w:val="009D17C7"/>
    <w:rsid w:val="009D45CC"/>
    <w:rsid w:val="009D4C5F"/>
    <w:rsid w:val="009D4D45"/>
    <w:rsid w:val="009D7686"/>
    <w:rsid w:val="009E100E"/>
    <w:rsid w:val="009E2B47"/>
    <w:rsid w:val="009E3321"/>
    <w:rsid w:val="009E49DF"/>
    <w:rsid w:val="009E5D33"/>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27BE"/>
    <w:rsid w:val="00A2332F"/>
    <w:rsid w:val="00A248C7"/>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9232E"/>
    <w:rsid w:val="00A93574"/>
    <w:rsid w:val="00A94068"/>
    <w:rsid w:val="00A9528D"/>
    <w:rsid w:val="00A97255"/>
    <w:rsid w:val="00A97572"/>
    <w:rsid w:val="00A97749"/>
    <w:rsid w:val="00AA00F2"/>
    <w:rsid w:val="00AA1760"/>
    <w:rsid w:val="00AA2684"/>
    <w:rsid w:val="00AA298B"/>
    <w:rsid w:val="00AA2AE5"/>
    <w:rsid w:val="00AA3A24"/>
    <w:rsid w:val="00AA454F"/>
    <w:rsid w:val="00AA6075"/>
    <w:rsid w:val="00AA65FB"/>
    <w:rsid w:val="00AA6CD2"/>
    <w:rsid w:val="00AA74AC"/>
    <w:rsid w:val="00AA78EC"/>
    <w:rsid w:val="00AB0DD5"/>
    <w:rsid w:val="00AB1E71"/>
    <w:rsid w:val="00AB4FDB"/>
    <w:rsid w:val="00AB53F1"/>
    <w:rsid w:val="00AB7CFD"/>
    <w:rsid w:val="00AB7E04"/>
    <w:rsid w:val="00AC0828"/>
    <w:rsid w:val="00AC3C09"/>
    <w:rsid w:val="00AD050A"/>
    <w:rsid w:val="00AD065A"/>
    <w:rsid w:val="00AD18E7"/>
    <w:rsid w:val="00AD28C3"/>
    <w:rsid w:val="00AD2CB5"/>
    <w:rsid w:val="00AD5C50"/>
    <w:rsid w:val="00AD764C"/>
    <w:rsid w:val="00AD7788"/>
    <w:rsid w:val="00AF14B0"/>
    <w:rsid w:val="00AF399F"/>
    <w:rsid w:val="00B061B6"/>
    <w:rsid w:val="00B1094B"/>
    <w:rsid w:val="00B10E42"/>
    <w:rsid w:val="00B12500"/>
    <w:rsid w:val="00B135AD"/>
    <w:rsid w:val="00B150DB"/>
    <w:rsid w:val="00B15D8D"/>
    <w:rsid w:val="00B233D4"/>
    <w:rsid w:val="00B33DF0"/>
    <w:rsid w:val="00B343A8"/>
    <w:rsid w:val="00B34553"/>
    <w:rsid w:val="00B379D3"/>
    <w:rsid w:val="00B4153B"/>
    <w:rsid w:val="00B42FD0"/>
    <w:rsid w:val="00B47CE2"/>
    <w:rsid w:val="00B47DEB"/>
    <w:rsid w:val="00B50E2A"/>
    <w:rsid w:val="00B54564"/>
    <w:rsid w:val="00B54745"/>
    <w:rsid w:val="00B559C0"/>
    <w:rsid w:val="00B56362"/>
    <w:rsid w:val="00B5647D"/>
    <w:rsid w:val="00B57A65"/>
    <w:rsid w:val="00B618EB"/>
    <w:rsid w:val="00B64553"/>
    <w:rsid w:val="00B648C5"/>
    <w:rsid w:val="00B666A9"/>
    <w:rsid w:val="00B67DB8"/>
    <w:rsid w:val="00B70096"/>
    <w:rsid w:val="00B70508"/>
    <w:rsid w:val="00B72EA7"/>
    <w:rsid w:val="00B74CAB"/>
    <w:rsid w:val="00B74DF8"/>
    <w:rsid w:val="00B75CF5"/>
    <w:rsid w:val="00B8255F"/>
    <w:rsid w:val="00B82E12"/>
    <w:rsid w:val="00B8331E"/>
    <w:rsid w:val="00B84534"/>
    <w:rsid w:val="00B87616"/>
    <w:rsid w:val="00B918B1"/>
    <w:rsid w:val="00B92BDA"/>
    <w:rsid w:val="00B94FCB"/>
    <w:rsid w:val="00B95B62"/>
    <w:rsid w:val="00B97E71"/>
    <w:rsid w:val="00BA1480"/>
    <w:rsid w:val="00BA276C"/>
    <w:rsid w:val="00BA442E"/>
    <w:rsid w:val="00BA53B3"/>
    <w:rsid w:val="00BA5451"/>
    <w:rsid w:val="00BB109D"/>
    <w:rsid w:val="00BB4405"/>
    <w:rsid w:val="00BB583E"/>
    <w:rsid w:val="00BB587F"/>
    <w:rsid w:val="00BB7858"/>
    <w:rsid w:val="00BB7A69"/>
    <w:rsid w:val="00BC15B8"/>
    <w:rsid w:val="00BC2641"/>
    <w:rsid w:val="00BC3232"/>
    <w:rsid w:val="00BC343A"/>
    <w:rsid w:val="00BD2F5C"/>
    <w:rsid w:val="00BD323E"/>
    <w:rsid w:val="00BD3A6A"/>
    <w:rsid w:val="00BD4BDF"/>
    <w:rsid w:val="00BD7B09"/>
    <w:rsid w:val="00BE0D1E"/>
    <w:rsid w:val="00BE43E2"/>
    <w:rsid w:val="00BF5105"/>
    <w:rsid w:val="00C03F5D"/>
    <w:rsid w:val="00C05656"/>
    <w:rsid w:val="00C05D9C"/>
    <w:rsid w:val="00C06B86"/>
    <w:rsid w:val="00C101A5"/>
    <w:rsid w:val="00C115A4"/>
    <w:rsid w:val="00C20194"/>
    <w:rsid w:val="00C2376C"/>
    <w:rsid w:val="00C23D46"/>
    <w:rsid w:val="00C2466F"/>
    <w:rsid w:val="00C278DE"/>
    <w:rsid w:val="00C27DC6"/>
    <w:rsid w:val="00C30184"/>
    <w:rsid w:val="00C33796"/>
    <w:rsid w:val="00C3482B"/>
    <w:rsid w:val="00C34AD8"/>
    <w:rsid w:val="00C3568E"/>
    <w:rsid w:val="00C3570A"/>
    <w:rsid w:val="00C35F4B"/>
    <w:rsid w:val="00C369EB"/>
    <w:rsid w:val="00C37084"/>
    <w:rsid w:val="00C4272A"/>
    <w:rsid w:val="00C438C8"/>
    <w:rsid w:val="00C44DF3"/>
    <w:rsid w:val="00C4616C"/>
    <w:rsid w:val="00C46620"/>
    <w:rsid w:val="00C474A1"/>
    <w:rsid w:val="00C4776F"/>
    <w:rsid w:val="00C514ED"/>
    <w:rsid w:val="00C5508E"/>
    <w:rsid w:val="00C55E2A"/>
    <w:rsid w:val="00C56250"/>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050C"/>
    <w:rsid w:val="00C9659A"/>
    <w:rsid w:val="00C965BA"/>
    <w:rsid w:val="00CA02B3"/>
    <w:rsid w:val="00CA0E31"/>
    <w:rsid w:val="00CA46D7"/>
    <w:rsid w:val="00CA4802"/>
    <w:rsid w:val="00CB0C96"/>
    <w:rsid w:val="00CB10B7"/>
    <w:rsid w:val="00CC012B"/>
    <w:rsid w:val="00CC1788"/>
    <w:rsid w:val="00CC2052"/>
    <w:rsid w:val="00CC4CA3"/>
    <w:rsid w:val="00CC6CB7"/>
    <w:rsid w:val="00CD0AF8"/>
    <w:rsid w:val="00CD22B2"/>
    <w:rsid w:val="00CD261D"/>
    <w:rsid w:val="00CD31D2"/>
    <w:rsid w:val="00CD4BAD"/>
    <w:rsid w:val="00CD55D2"/>
    <w:rsid w:val="00CE0F1B"/>
    <w:rsid w:val="00CE3859"/>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39EE"/>
    <w:rsid w:val="00D3463C"/>
    <w:rsid w:val="00D3499A"/>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7A54"/>
    <w:rsid w:val="00D77D35"/>
    <w:rsid w:val="00D818FD"/>
    <w:rsid w:val="00D825E0"/>
    <w:rsid w:val="00D86A90"/>
    <w:rsid w:val="00D87E58"/>
    <w:rsid w:val="00D93178"/>
    <w:rsid w:val="00D96521"/>
    <w:rsid w:val="00DA3090"/>
    <w:rsid w:val="00DA30CB"/>
    <w:rsid w:val="00DA42A9"/>
    <w:rsid w:val="00DA476E"/>
    <w:rsid w:val="00DA496E"/>
    <w:rsid w:val="00DA4C9E"/>
    <w:rsid w:val="00DC14B0"/>
    <w:rsid w:val="00DC3316"/>
    <w:rsid w:val="00DD1C69"/>
    <w:rsid w:val="00DD1DF1"/>
    <w:rsid w:val="00DD25D1"/>
    <w:rsid w:val="00DD3409"/>
    <w:rsid w:val="00DD4798"/>
    <w:rsid w:val="00DD59E7"/>
    <w:rsid w:val="00DE4F8F"/>
    <w:rsid w:val="00DF15BC"/>
    <w:rsid w:val="00DF3C17"/>
    <w:rsid w:val="00DF400A"/>
    <w:rsid w:val="00DF5674"/>
    <w:rsid w:val="00DF5BF7"/>
    <w:rsid w:val="00DF63C7"/>
    <w:rsid w:val="00E00766"/>
    <w:rsid w:val="00E02AAC"/>
    <w:rsid w:val="00E03727"/>
    <w:rsid w:val="00E0593B"/>
    <w:rsid w:val="00E12392"/>
    <w:rsid w:val="00E14728"/>
    <w:rsid w:val="00E21173"/>
    <w:rsid w:val="00E273D1"/>
    <w:rsid w:val="00E27B18"/>
    <w:rsid w:val="00E30620"/>
    <w:rsid w:val="00E306F4"/>
    <w:rsid w:val="00E324B0"/>
    <w:rsid w:val="00E326D7"/>
    <w:rsid w:val="00E344E6"/>
    <w:rsid w:val="00E34F7F"/>
    <w:rsid w:val="00E3565B"/>
    <w:rsid w:val="00E35E92"/>
    <w:rsid w:val="00E36ED3"/>
    <w:rsid w:val="00E37648"/>
    <w:rsid w:val="00E41B06"/>
    <w:rsid w:val="00E41C42"/>
    <w:rsid w:val="00E42266"/>
    <w:rsid w:val="00E43CA5"/>
    <w:rsid w:val="00E43DE8"/>
    <w:rsid w:val="00E443B4"/>
    <w:rsid w:val="00E44FBA"/>
    <w:rsid w:val="00E462DA"/>
    <w:rsid w:val="00E46C2C"/>
    <w:rsid w:val="00E51A10"/>
    <w:rsid w:val="00E525E6"/>
    <w:rsid w:val="00E52E11"/>
    <w:rsid w:val="00E5459A"/>
    <w:rsid w:val="00E55789"/>
    <w:rsid w:val="00E55959"/>
    <w:rsid w:val="00E570B3"/>
    <w:rsid w:val="00E62631"/>
    <w:rsid w:val="00E643C2"/>
    <w:rsid w:val="00E64B61"/>
    <w:rsid w:val="00E64F88"/>
    <w:rsid w:val="00E65EFA"/>
    <w:rsid w:val="00E702D7"/>
    <w:rsid w:val="00E707A5"/>
    <w:rsid w:val="00E71B92"/>
    <w:rsid w:val="00E72C65"/>
    <w:rsid w:val="00E73611"/>
    <w:rsid w:val="00E73F54"/>
    <w:rsid w:val="00E743EB"/>
    <w:rsid w:val="00E7594A"/>
    <w:rsid w:val="00E76B34"/>
    <w:rsid w:val="00E76EA7"/>
    <w:rsid w:val="00E77AC3"/>
    <w:rsid w:val="00E81724"/>
    <w:rsid w:val="00E83194"/>
    <w:rsid w:val="00E86224"/>
    <w:rsid w:val="00E86D48"/>
    <w:rsid w:val="00E8784F"/>
    <w:rsid w:val="00E87DF0"/>
    <w:rsid w:val="00E928E5"/>
    <w:rsid w:val="00E93B5E"/>
    <w:rsid w:val="00E93CAF"/>
    <w:rsid w:val="00E94723"/>
    <w:rsid w:val="00E94FEE"/>
    <w:rsid w:val="00E95005"/>
    <w:rsid w:val="00E95914"/>
    <w:rsid w:val="00E97073"/>
    <w:rsid w:val="00E977CC"/>
    <w:rsid w:val="00E97E3D"/>
    <w:rsid w:val="00EA0F72"/>
    <w:rsid w:val="00EA3815"/>
    <w:rsid w:val="00EA3B54"/>
    <w:rsid w:val="00EA4FB7"/>
    <w:rsid w:val="00EA78EC"/>
    <w:rsid w:val="00EA7D97"/>
    <w:rsid w:val="00EB7029"/>
    <w:rsid w:val="00EC0EFF"/>
    <w:rsid w:val="00EC2E06"/>
    <w:rsid w:val="00EC5652"/>
    <w:rsid w:val="00EC7EEA"/>
    <w:rsid w:val="00ED3219"/>
    <w:rsid w:val="00ED5C50"/>
    <w:rsid w:val="00EE11AA"/>
    <w:rsid w:val="00EE13F2"/>
    <w:rsid w:val="00EE410D"/>
    <w:rsid w:val="00EE5851"/>
    <w:rsid w:val="00EF43B4"/>
    <w:rsid w:val="00EF4C96"/>
    <w:rsid w:val="00EF4F1D"/>
    <w:rsid w:val="00F01CA2"/>
    <w:rsid w:val="00F0252E"/>
    <w:rsid w:val="00F038CE"/>
    <w:rsid w:val="00F0523F"/>
    <w:rsid w:val="00F12356"/>
    <w:rsid w:val="00F14CC5"/>
    <w:rsid w:val="00F155D8"/>
    <w:rsid w:val="00F1704F"/>
    <w:rsid w:val="00F204E7"/>
    <w:rsid w:val="00F21CCC"/>
    <w:rsid w:val="00F230D2"/>
    <w:rsid w:val="00F24B1A"/>
    <w:rsid w:val="00F253C0"/>
    <w:rsid w:val="00F25549"/>
    <w:rsid w:val="00F2662E"/>
    <w:rsid w:val="00F305B2"/>
    <w:rsid w:val="00F30A6F"/>
    <w:rsid w:val="00F30B5D"/>
    <w:rsid w:val="00F35EEF"/>
    <w:rsid w:val="00F37B38"/>
    <w:rsid w:val="00F37C03"/>
    <w:rsid w:val="00F410CD"/>
    <w:rsid w:val="00F42676"/>
    <w:rsid w:val="00F4312A"/>
    <w:rsid w:val="00F432CB"/>
    <w:rsid w:val="00F4616D"/>
    <w:rsid w:val="00F476E2"/>
    <w:rsid w:val="00F51A79"/>
    <w:rsid w:val="00F51C7B"/>
    <w:rsid w:val="00F5403A"/>
    <w:rsid w:val="00F549D8"/>
    <w:rsid w:val="00F626F2"/>
    <w:rsid w:val="00F660F8"/>
    <w:rsid w:val="00F702A1"/>
    <w:rsid w:val="00F7314C"/>
    <w:rsid w:val="00F745DE"/>
    <w:rsid w:val="00F7716C"/>
    <w:rsid w:val="00F778B8"/>
    <w:rsid w:val="00F82354"/>
    <w:rsid w:val="00F82DDE"/>
    <w:rsid w:val="00F8309D"/>
    <w:rsid w:val="00F8609D"/>
    <w:rsid w:val="00F90467"/>
    <w:rsid w:val="00F904F8"/>
    <w:rsid w:val="00F90F62"/>
    <w:rsid w:val="00F92253"/>
    <w:rsid w:val="00FA00C7"/>
    <w:rsid w:val="00FA020E"/>
    <w:rsid w:val="00FA1545"/>
    <w:rsid w:val="00FA1F26"/>
    <w:rsid w:val="00FA2238"/>
    <w:rsid w:val="00FA3587"/>
    <w:rsid w:val="00FA3EB1"/>
    <w:rsid w:val="00FA5CD8"/>
    <w:rsid w:val="00FA67A7"/>
    <w:rsid w:val="00FA79EF"/>
    <w:rsid w:val="00FA7FEA"/>
    <w:rsid w:val="00FB277B"/>
    <w:rsid w:val="00FB2D0D"/>
    <w:rsid w:val="00FB568B"/>
    <w:rsid w:val="00FB6717"/>
    <w:rsid w:val="00FB7D67"/>
    <w:rsid w:val="00FC13ED"/>
    <w:rsid w:val="00FC32B8"/>
    <w:rsid w:val="00FC345D"/>
    <w:rsid w:val="00FC425B"/>
    <w:rsid w:val="00FC56A1"/>
    <w:rsid w:val="00FC5B7D"/>
    <w:rsid w:val="00FC60A6"/>
    <w:rsid w:val="00FD0F9B"/>
    <w:rsid w:val="00FD21B0"/>
    <w:rsid w:val="00FD26E8"/>
    <w:rsid w:val="00FD2C7B"/>
    <w:rsid w:val="00FD5AD9"/>
    <w:rsid w:val="00FD6D3E"/>
    <w:rsid w:val="00FE0AC8"/>
    <w:rsid w:val="00FE0EB0"/>
    <w:rsid w:val="00FE1C75"/>
    <w:rsid w:val="00FE1D8F"/>
    <w:rsid w:val="00FE267D"/>
    <w:rsid w:val="00FE269E"/>
    <w:rsid w:val="00FE27B5"/>
    <w:rsid w:val="00FE3A2F"/>
    <w:rsid w:val="00FE4627"/>
    <w:rsid w:val="00FE4ADE"/>
    <w:rsid w:val="00FE5752"/>
    <w:rsid w:val="00FE703F"/>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36</Pages>
  <Words>17568</Words>
  <Characters>100143</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213</cp:revision>
  <cp:lastPrinted>2025-02-11T00:20:00Z</cp:lastPrinted>
  <dcterms:created xsi:type="dcterms:W3CDTF">2025-02-24T22:20:00Z</dcterms:created>
  <dcterms:modified xsi:type="dcterms:W3CDTF">2025-03-0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3WD6Nz8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